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E62D8" w14:textId="77777777" w:rsidR="00DF407C" w:rsidRPr="004C31F3" w:rsidRDefault="00000000">
      <w:pPr>
        <w:rPr>
          <w:color w:val="000000" w:themeColor="text1"/>
        </w:rPr>
      </w:pPr>
      <w:r w:rsidRPr="004C31F3">
        <w:rPr>
          <w:color w:val="000000" w:themeColor="text1"/>
          <w:sz w:val="36"/>
          <w:szCs w:val="36"/>
        </w:rPr>
        <w:t>Emotional Context and Predictability in Naturalistic Reading Aloud</w:t>
      </w:r>
    </w:p>
    <w:p w14:paraId="4BB2BCBA" w14:textId="77777777" w:rsidR="00DF407C" w:rsidRPr="004C31F3" w:rsidRDefault="00000000">
      <w:pPr>
        <w:rPr>
          <w:color w:val="000000" w:themeColor="text1"/>
          <w:sz w:val="24"/>
          <w:szCs w:val="24"/>
        </w:rPr>
      </w:pPr>
      <w:r w:rsidRPr="004C31F3">
        <w:rPr>
          <w:color w:val="000000" w:themeColor="text1"/>
          <w:sz w:val="24"/>
          <w:szCs w:val="24"/>
        </w:rPr>
        <w:t>Jessica M. Alexander</w:t>
      </w:r>
      <w:r w:rsidRPr="004C31F3">
        <w:rPr>
          <w:color w:val="000000" w:themeColor="text1"/>
          <w:sz w:val="24"/>
          <w:szCs w:val="24"/>
          <w:vertAlign w:val="superscript"/>
        </w:rPr>
        <w:t>a</w:t>
      </w:r>
      <w:r w:rsidRPr="004C31F3">
        <w:rPr>
          <w:color w:val="000000" w:themeColor="text1"/>
          <w:sz w:val="24"/>
          <w:szCs w:val="24"/>
        </w:rPr>
        <w:t xml:space="preserve"> and George A. Buzzell</w:t>
      </w:r>
      <w:r w:rsidRPr="004C31F3">
        <w:rPr>
          <w:color w:val="000000" w:themeColor="text1"/>
          <w:sz w:val="24"/>
          <w:szCs w:val="24"/>
          <w:vertAlign w:val="superscript"/>
        </w:rPr>
        <w:t>a</w:t>
      </w:r>
    </w:p>
    <w:p w14:paraId="22FF179E" w14:textId="77777777" w:rsidR="00DF407C" w:rsidRPr="004C31F3" w:rsidRDefault="00DF407C">
      <w:pPr>
        <w:rPr>
          <w:color w:val="000000" w:themeColor="text1"/>
        </w:rPr>
      </w:pPr>
    </w:p>
    <w:p w14:paraId="2F39DF64" w14:textId="77777777" w:rsidR="00DF407C" w:rsidRPr="004C31F3" w:rsidRDefault="00000000">
      <w:pPr>
        <w:rPr>
          <w:color w:val="000000" w:themeColor="text1"/>
          <w:sz w:val="20"/>
          <w:szCs w:val="20"/>
        </w:rPr>
      </w:pPr>
      <w:r w:rsidRPr="004C31F3">
        <w:rPr>
          <w:color w:val="000000" w:themeColor="text1"/>
          <w:vertAlign w:val="superscript"/>
        </w:rPr>
        <w:t>a</w:t>
      </w:r>
      <w:r w:rsidRPr="004C31F3">
        <w:rPr>
          <w:color w:val="000000" w:themeColor="text1"/>
          <w:sz w:val="20"/>
          <w:szCs w:val="20"/>
        </w:rPr>
        <w:t>Florida International University and the Center for Children and Families, Miami, FL, USA</w:t>
      </w:r>
    </w:p>
    <w:p w14:paraId="5A3BD4BF" w14:textId="77777777" w:rsidR="00DF407C" w:rsidRPr="004C31F3" w:rsidRDefault="00DF407C">
      <w:pPr>
        <w:rPr>
          <w:color w:val="000000" w:themeColor="text1"/>
          <w:sz w:val="20"/>
          <w:szCs w:val="20"/>
        </w:rPr>
      </w:pPr>
    </w:p>
    <w:p w14:paraId="445D7FEC" w14:textId="77777777" w:rsidR="00DF407C" w:rsidRPr="004C31F3" w:rsidRDefault="00000000">
      <w:pPr>
        <w:rPr>
          <w:color w:val="000000" w:themeColor="text1"/>
          <w:sz w:val="20"/>
          <w:szCs w:val="20"/>
        </w:rPr>
      </w:pPr>
      <w:r w:rsidRPr="004C31F3">
        <w:rPr>
          <w:color w:val="000000" w:themeColor="text1"/>
          <w:sz w:val="20"/>
          <w:szCs w:val="20"/>
        </w:rPr>
        <w:t>Corresponding author: Jessica M. Alexander (jess.alexander@gmail.com)</w:t>
      </w:r>
    </w:p>
    <w:p w14:paraId="52016716" w14:textId="77777777" w:rsidR="00DF407C" w:rsidRPr="004C31F3" w:rsidRDefault="00DF407C">
      <w:pPr>
        <w:rPr>
          <w:color w:val="000000" w:themeColor="text1"/>
          <w:sz w:val="20"/>
          <w:szCs w:val="20"/>
        </w:rPr>
      </w:pPr>
    </w:p>
    <w:p w14:paraId="1ADC957B" w14:textId="77777777" w:rsidR="00DF407C" w:rsidRPr="004C31F3" w:rsidRDefault="00000000">
      <w:pPr>
        <w:rPr>
          <w:color w:val="000000" w:themeColor="text1"/>
          <w:sz w:val="20"/>
          <w:szCs w:val="20"/>
        </w:rPr>
      </w:pPr>
      <w:r w:rsidRPr="004C31F3">
        <w:rPr>
          <w:color w:val="000000" w:themeColor="text1"/>
          <w:sz w:val="20"/>
          <w:szCs w:val="20"/>
        </w:rPr>
        <w:t>Keywords: naturalistic reading, lexical processing, word frequency, emotional valence, discourse context</w:t>
      </w:r>
    </w:p>
    <w:p w14:paraId="1B5F4509" w14:textId="77777777" w:rsidR="00DF407C" w:rsidRPr="004C31F3" w:rsidRDefault="00000000">
      <w:pPr>
        <w:pStyle w:val="Heading1"/>
        <w:rPr>
          <w:color w:val="000000" w:themeColor="text1"/>
        </w:rPr>
      </w:pPr>
      <w:bookmarkStart w:id="0" w:name="_2b9fs4m6b48d" w:colFirst="0" w:colLast="0"/>
      <w:bookmarkEnd w:id="0"/>
      <w:r w:rsidRPr="004C31F3">
        <w:rPr>
          <w:color w:val="000000" w:themeColor="text1"/>
        </w:rPr>
        <w:t>ABSTRACT</w:t>
      </w:r>
    </w:p>
    <w:p w14:paraId="30E82A56" w14:textId="77777777" w:rsidR="00DF407C" w:rsidRPr="004C31F3" w:rsidRDefault="00000000">
      <w:pPr>
        <w:rPr>
          <w:color w:val="000000" w:themeColor="text1"/>
        </w:rPr>
      </w:pPr>
      <w:r w:rsidRPr="004C31F3">
        <w:rPr>
          <w:color w:val="000000" w:themeColor="text1"/>
        </w:rPr>
        <w:t>Robust effects of word frequency in lexical processing have been found at the level of the individual word. Effects of lexical valence on visual word processing have been more conflicted, with all emotional words (positive and negative) favored in some studies while only positive stimuli receive a processing boost in others. Frequency and valence are also known to interact: both with one another and with the ongoing accrual of discourse context that modulates lexical predictability. Importantly, however, prior work in the field has focused on word-level effects within traditional laboratory tasks. This study seeks to expand the current knowledge of how word frequency and lexical valence, along with their interactions, influence performance during the oral reading of multi-sentence stimuli in a naturalistic context.</w:t>
      </w:r>
    </w:p>
    <w:p w14:paraId="55ACE455" w14:textId="77777777" w:rsidR="00DF407C" w:rsidRPr="004C31F3" w:rsidRDefault="00000000">
      <w:pPr>
        <w:pStyle w:val="Heading1"/>
        <w:rPr>
          <w:color w:val="000000" w:themeColor="text1"/>
        </w:rPr>
      </w:pPr>
      <w:bookmarkStart w:id="1" w:name="_qjrndnhkrtjz" w:colFirst="0" w:colLast="0"/>
      <w:bookmarkEnd w:id="1"/>
      <w:r w:rsidRPr="004C31F3">
        <w:rPr>
          <w:color w:val="000000" w:themeColor="text1"/>
        </w:rPr>
        <w:t>INTRODUCTION</w:t>
      </w:r>
    </w:p>
    <w:p w14:paraId="64C06878" w14:textId="29A7CCE7" w:rsidR="00DF407C" w:rsidRPr="004C31F3" w:rsidRDefault="00000000" w:rsidP="004C31F3">
      <w:pPr>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most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In the current study, we sought to close this gap in the literature by examining the influence of word frequency and lexical valence on reading speed and comprehension within the context of naturalistic, passage-length stimuli. Manipulating the emotional valence of passages also allowed us to probe the impact of higher-level context processing within an ecologically-valid setting.</w:t>
      </w:r>
    </w:p>
    <w:p w14:paraId="4474AA65" w14:textId="77777777" w:rsidR="00DF407C" w:rsidRPr="004C31F3" w:rsidRDefault="00DF407C" w:rsidP="004C31F3">
      <w:pPr>
        <w:ind w:firstLine="360"/>
        <w:rPr>
          <w:color w:val="000000" w:themeColor="text1"/>
        </w:rPr>
      </w:pPr>
    </w:p>
    <w:p w14:paraId="4AB9C69F" w14:textId="1612F6CA" w:rsidR="00DF407C" w:rsidRPr="004C31F3" w:rsidRDefault="00000000" w:rsidP="004C31F3">
      <w:pPr>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w:t>
      </w:r>
      <w:r w:rsidRPr="004C31F3">
        <w:rPr>
          <w:color w:val="000000" w:themeColor="text1"/>
          <w:highlight w:val="white"/>
        </w:rPr>
        <w:lastRenderedPageBreak/>
        <w:t xml:space="preserve">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ulme et al., 1991; Stuart &amp; 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4C31F3">
        <w:rPr>
          <w:rFonts w:ascii="Roboto" w:eastAsia="Roboto" w:hAnsi="Roboto" w:cs="Roboto"/>
          <w:color w:val="000000" w:themeColor="text1"/>
          <w:sz w:val="21"/>
          <w:szCs w:val="21"/>
          <w:highlight w:val="white"/>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This view is supported by pupillometry studies showing lower peak dilations for high-frequency words during lexical decision </w:t>
      </w:r>
      <w:r w:rsidR="000975C8" w:rsidRPr="004C31F3">
        <w:rPr>
          <w:color w:val="000000" w:themeColor="text1"/>
        </w:rPr>
        <w:fldChar w:fldCharType="begin"/>
      </w:r>
      <w:r w:rsidR="001963D2" w:rsidRPr="004C31F3">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aro et al., 2017; Kuchinke et al., 2007)</w:t>
      </w:r>
      <w:r w:rsidR="000975C8" w:rsidRPr="004C31F3">
        <w:rPr>
          <w:color w:val="000000" w:themeColor="text1"/>
        </w:rPr>
        <w:fldChar w:fldCharType="end"/>
      </w:r>
      <w:r w:rsidRPr="004C31F3">
        <w:rPr>
          <w:color w:val="000000" w:themeColor="text1"/>
        </w:rPr>
        <w:t xml:space="preserve">, as well as in eye-tracking, where high-frequency words demonstrate shorter fixation durations </w:t>
      </w:r>
      <w:r w:rsidR="000975C8" w:rsidRPr="004C31F3">
        <w:rPr>
          <w:color w:val="000000" w:themeColor="text1"/>
        </w:rPr>
        <w:fldChar w:fldCharType="begin"/>
      </w:r>
      <w:r w:rsidR="00F14489" w:rsidRPr="004C31F3">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E06EED" w:rsidRPr="004C31F3">
        <w:rPr>
          <w:color w:val="000000" w:themeColor="text1"/>
        </w:rPr>
        <w:t>(Kliegl et al., 2004; Scott et al., 2012)</w:t>
      </w:r>
      <w:r w:rsidR="000975C8" w:rsidRPr="004C31F3">
        <w:rPr>
          <w:color w:val="000000" w:themeColor="text1"/>
        </w:rPr>
        <w:fldChar w:fldCharType="end"/>
      </w:r>
      <w:r w:rsidRPr="004C31F3">
        <w:rPr>
          <w:color w:val="000000" w:themeColor="text1"/>
        </w:rPr>
        <w:t xml:space="preserve">, indicating that readers process high-frequency words more rapidly. </w:t>
      </w:r>
    </w:p>
    <w:p w14:paraId="5405AB1C" w14:textId="77777777" w:rsidR="00DF407C" w:rsidRPr="004C31F3" w:rsidRDefault="00DF407C" w:rsidP="004C31F3">
      <w:pPr>
        <w:ind w:firstLine="360"/>
        <w:rPr>
          <w:color w:val="000000" w:themeColor="text1"/>
        </w:rPr>
      </w:pPr>
    </w:p>
    <w:p w14:paraId="788239D8" w14:textId="7A995C8D" w:rsidR="00DF407C" w:rsidRPr="004C31F3" w:rsidRDefault="00000000" w:rsidP="004C31F3">
      <w:pPr>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In electrophysiology, the N400 ERP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4C31F3">
        <w:rPr>
          <w:color w:val="000000" w:themeColor="text1"/>
        </w:rPr>
        <w:fldChar w:fldCharType="begin"/>
      </w:r>
      <w:r w:rsidR="00F14489" w:rsidRPr="004C31F3">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4C31F3">
        <w:rPr>
          <w:color w:val="000000" w:themeColor="text1"/>
        </w:rPr>
        <w:fldChar w:fldCharType="separate"/>
      </w:r>
      <w:r w:rsidR="001963D2" w:rsidRPr="004C31F3">
        <w:rPr>
          <w:color w:val="000000" w:themeColor="text1"/>
        </w:rPr>
        <w:t>(Barber et al., 2004; Fischer-Baum et al., 2014; Rugg, 1990)</w:t>
      </w:r>
      <w:r w:rsidR="001963D2" w:rsidRPr="004C31F3">
        <w:rPr>
          <w:color w:val="000000" w:themeColor="text1"/>
        </w:rPr>
        <w:fldChar w:fldCharType="end"/>
      </w:r>
      <w:r w:rsidRPr="004C31F3">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4C31F3">
        <w:rPr>
          <w:color w:val="000000" w:themeColor="text1"/>
        </w:rPr>
        <w:fldChar w:fldCharType="begin"/>
      </w:r>
      <w:r w:rsidR="00292363" w:rsidRPr="004C31F3">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Payne &amp; Federmeier, 2019; Van Petten &amp; Kutas, 1990, 1991</w:t>
      </w:r>
      <w:r w:rsidR="001963D2" w:rsidRPr="004C31F3">
        <w:rPr>
          <w:color w:val="000000" w:themeColor="text1"/>
        </w:rPr>
        <w:fldChar w:fldCharType="end"/>
      </w:r>
      <w:r w:rsidR="00E06EED" w:rsidRPr="004C31F3">
        <w:rPr>
          <w:color w:val="000000" w:themeColor="text1"/>
        </w:rPr>
        <w:t xml:space="preserve">; </w:t>
      </w:r>
      <w:r w:rsidRPr="004C31F3">
        <w:rPr>
          <w:color w:val="000000" w:themeColor="text1"/>
        </w:rPr>
        <w:t xml:space="preserve">closed-class words: </w:t>
      </w:r>
      <w:r w:rsidR="001963D2" w:rsidRPr="004C31F3">
        <w:rPr>
          <w:color w:val="000000" w:themeColor="text1"/>
        </w:rPr>
        <w:fldChar w:fldCharType="begin"/>
      </w:r>
      <w:r w:rsidR="00292363" w:rsidRPr="004C31F3">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Van Petten &amp; Kutas, 1991</w:t>
      </w:r>
      <w:r w:rsidR="001963D2" w:rsidRPr="004C31F3">
        <w:rPr>
          <w:color w:val="000000" w:themeColor="text1"/>
        </w:rPr>
        <w:fldChar w:fldCharType="end"/>
      </w:r>
      <w:r w:rsidR="00E06EED" w:rsidRPr="004C31F3">
        <w:rPr>
          <w:color w:val="000000" w:themeColor="text1"/>
        </w:rPr>
        <w:t>).</w:t>
      </w:r>
    </w:p>
    <w:p w14:paraId="36F20A28" w14:textId="77777777" w:rsidR="00DF407C" w:rsidRPr="004C31F3" w:rsidRDefault="00DF407C" w:rsidP="004C31F3">
      <w:pPr>
        <w:ind w:firstLine="360"/>
        <w:rPr>
          <w:color w:val="000000" w:themeColor="text1"/>
        </w:rPr>
      </w:pPr>
    </w:p>
    <w:p w14:paraId="7E7C6F94" w14:textId="736E65DB" w:rsidR="00DF407C" w:rsidRPr="004C31F3" w:rsidRDefault="00000000" w:rsidP="004C31F3">
      <w:pPr>
        <w:ind w:firstLine="360"/>
        <w:rPr>
          <w:color w:val="000000" w:themeColor="text1"/>
        </w:rPr>
      </w:pPr>
      <w:r w:rsidRPr="004C31F3">
        <w:rPr>
          <w:color w:val="000000" w:themeColor="text1"/>
        </w:rPr>
        <w:t xml:space="preserve">Across a variety of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d words are processed differently, both from each other </w:t>
      </w:r>
      <w:r w:rsidR="001963D2" w:rsidRPr="004C31F3">
        <w:rPr>
          <w:color w:val="000000" w:themeColor="text1"/>
        </w:rPr>
        <w:fldChar w:fldCharType="begin"/>
      </w:r>
      <w:r w:rsidR="007A1B0A" w:rsidRPr="004C31F3">
        <w:rPr>
          <w:color w:val="000000" w:themeColor="text1"/>
        </w:rPr>
        <w:instrText xml:space="preserve"> ADDIN ZOTERO_ITEM CSL_CITATION {"citationID":"a2es0ur0vc6","properties":{"formattedCitation":"(Herbert et al., 2008, 2009; Keuper et al., 2013)","plainCitation":"(Herbert et al., 2008, 2009; Keuper et al., 2013)","noteIndex":0},"citationItems":[{"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schema":"https://github.com/citation-style-language/schema/raw/master/csl-citation.json"} </w:instrText>
      </w:r>
      <w:r w:rsidR="001963D2" w:rsidRPr="004C31F3">
        <w:rPr>
          <w:color w:val="000000" w:themeColor="text1"/>
        </w:rPr>
        <w:fldChar w:fldCharType="separate"/>
      </w:r>
      <w:r w:rsidR="007A1B0A" w:rsidRPr="004C31F3">
        <w:rPr>
          <w:color w:val="000000" w:themeColor="text1"/>
        </w:rPr>
        <w:t>(Herbert et al., 2008, 2009; Keuper et al., 2013)</w:t>
      </w:r>
      <w:r w:rsidR="001963D2" w:rsidRPr="004C31F3">
        <w:rPr>
          <w:color w:val="000000" w:themeColor="text1"/>
        </w:rPr>
        <w:fldChar w:fldCharType="end"/>
      </w:r>
      <w:r w:rsidR="001963D2" w:rsidRPr="004C31F3">
        <w:rPr>
          <w:color w:val="000000" w:themeColor="text1"/>
        </w:rPr>
        <w:t xml:space="preserve"> </w:t>
      </w:r>
      <w:r w:rsidRPr="004C31F3">
        <w:rPr>
          <w:color w:val="000000" w:themeColor="text1"/>
        </w:rPr>
        <w:t xml:space="preserve">as well as in comparison to neutral words </w:t>
      </w:r>
      <w:r w:rsidR="001963D2" w:rsidRPr="004C31F3">
        <w:rPr>
          <w:color w:val="000000" w:themeColor="text1"/>
        </w:rPr>
        <w:fldChar w:fldCharType="begin"/>
      </w:r>
      <w:r w:rsidR="00E06EED" w:rsidRPr="004C31F3">
        <w:rPr>
          <w:color w:val="000000" w:themeColor="text1"/>
        </w:rPr>
        <w:instrText xml:space="preserve"> ADDIN ZOTERO_ITEM CSL_CITATION {"citationID":"af1fmtrlsv","properties":{"formattedCitation":"(Barriga-Paulino et al., 2022; Delaney-Busch &amp; Kuperberg, 2013; Herbert et al., 2008; Kissler et al., 2007, 2009; Kissler &amp; Herbert, 2013; Schacht &amp; Sommer, 2009; Schindler &amp; Kissler, 2016; Scott et al., 2009)","plainCitation":"(Barriga-Paulino et al., 2022; Delaney-Busch &amp; Kuperberg, 2013; Herbert et al., 2008; Kissler et al., 2007, 2009; Kissler &amp; Herbert, 2013; Schacht &amp; Sommer, 2009; Schindler &amp; Kissler, 2016; Scott et al., 2009)","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269,"uris":["http://zotero.org/users/7928190/items/KFMPVS6Y"],"itemData":{"id":269,"type":"article-journal","abstract":"Electroencephalographic event-related brain pleasant or unpleasant are usually also rated as being highly potentials were recorded as subjects read, without further arousing (Bradley &amp; Lang, 1994). instruction, consecutively presented sequences of words. Although the idea that emotional concepts have a dimensional We varied the speed at which the sequences were presented structure was ﬁrst suggested on the basis of linguistic analysis (3 Hz and 1 Hz) and the words’ emotional significance.","container-title":"Psychological Science","DOI":"10.1111/j.1467-9280.2007.01924.x","ISSN":"0956-7976, 1467-9280","issue":"6","journalAbbreviation":"Psychol Sci","language":"en","page":"475-480","source":"DOI.org (Crossref)","title":"Buzzwords: Early Cortical Responses to Emotional Words During Reading","title-short":"Buzzwords","volume":"18","author":[{"family":"Kissler","given":"Johanna"},{"family":"Herbert","given":"Cornelia"},{"family":"Peyk","given":"Peter"},{"family":"Junghofer","given":"Markus"}],"issued":{"date-parts":[["2007",6]]}}},{"id":20,"uris":["http://zotero.org/users/7928190/items/QRKK77MB"],"itemData":{"id":20,"type":"article-journal","abstract":"Emotional words are preferentially processed during silent reading. Here, we investigate to what extent different components of the visual evoked potential, namely the P1, N1, the early posterior negativity (EPN, around 250 ms after word onset) as well as the late positive complex (LPC, around 500 ms) respond differentially to emotional words and whether this response depends on the availability of attentional resources. Subjects viewed random sequences of pleasant, neutral and unpleasant adjectives and nouns. They were first instructed to simply read the words and then to count either adjectives or nouns. No consistent effects emerged for the P1 and N1. However, during both reading and counting the EPN was enhanced for emotionally arousing words (pleasant and unpleasant), regardless of whether the word belonged to a target or a non-target category. A task effect on the EPN was restricted to adjectives, but the effect did not interact with emotional content. The later centro-parietal LPC (450–650 ms) showed a large enhancement for the attended word class. A small and topographically distinct emotion-LPC effect was found specifically in response to pleasant words, both during silent reading and the active task. Thus, emotional word content is processed effortlessly and automatically and is not subject to interference from a primary grammatical decision task. The results are in line with other reports of early automatic semantic processing as reflected by posterior negativities in the ERP around 250 ms after word onset. Implications for models of emotion–attention interactions in the brain are discussed.","container-title":"Biological Psychology","DOI":"10.1016/j.biopsycho.2008.03.004","journalAbbreviation":"Biological Psychology","page":"75-83","source":"ResearchGate","title":"Emotion and attention in visual word processing—An ERP study","volume":"80","author":[{"family":"Kissler","given":"Johanna"},{"family":"Herbert","given":"Cornelia"},{"family":"Winkler","given":"Irene"},{"family":"Junghöfer","given":"Markus"}],"issued":{"date-parts":[["2009",1,31]]}}},{"id":4075,"uris":["http://zotero.org/groups/2934532/items/N3FE2HGS"],"itemData":{"id":4075,"type":"article-journal","container-title":"Biological Psychology","DOI":"10.1016/j.biopsycho.2012.09.004","ISSN":"03010511","issue":"3","journalAbbreviation":"Biological Psychology","language":"en","page":"464-479","source":"DOI.org (Crossref)","title":"Emotion, Etmnooi, or Emitoon? – Faster lexical access to emotional than to neutral words during reading","title-short":"Emotion, Etmnooi, or Emitoon?","volume":"92","author":[{"family":"Kissler","given":"Johanna"},{"family":"Herbert","given":"Cornelia"}],"issued":{"date-parts":[["2013",3]]}}},{"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202,"uris":["http://zotero.org/users/7928190/items/HC8P9TJY"],"itemData":{"id":202,"type":"article-journal","abstract":"Human brains spontaneously differentiate between various emotional and neutral stimuli, including written words whose emotional quality is symbolic. In the electroencephalogram (EEG), emotional–neutral processing differences are typically reflected in the early posterior negativity (EPN, 200–300 ms) and the late positive potential (LPP, 400–700 ms). These components are also enlarged by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visual attention, supporting the assumption that emotional content naturally drives attention. Still, the spatio</w:instrText>
      </w:r>
      <w:r w:rsidR="00E06EED" w:rsidRPr="004C31F3">
        <w:rPr>
          <w:rFonts w:ascii="Cambria Math" w:hAnsi="Cambria Math" w:cs="Cambria Math"/>
          <w:color w:val="000000" w:themeColor="text1"/>
        </w:rPr>
        <w:instrText>‐</w:instrText>
      </w:r>
      <w:r w:rsidR="00E06EED" w:rsidRPr="004C31F3">
        <w:rPr>
          <w:color w:val="000000" w:themeColor="text1"/>
        </w:rPr>
        <w:instrText>temporal dynamics of interactions between emotional stimulus content and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attention remain to be specified. Here, we examine this issue in visual word processing. Participants attended to negative, neutral, or positive nouns while high</w:instrText>
      </w:r>
      <w:r w:rsidR="00E06EED" w:rsidRPr="004C31F3">
        <w:rPr>
          <w:rFonts w:ascii="Cambria Math" w:hAnsi="Cambria Math" w:cs="Cambria Math"/>
          <w:color w:val="000000" w:themeColor="text1"/>
        </w:rPr>
        <w:instrText>‐</w:instrText>
      </w:r>
      <w:r w:rsidR="00E06EED" w:rsidRPr="004C31F3">
        <w:rPr>
          <w:color w:val="000000" w:themeColor="text1"/>
        </w:rPr>
        <w:instrText>density EEG was recorded. Emotional content and top</w:instrText>
      </w:r>
      <w:r w:rsidR="00E06EED" w:rsidRPr="004C31F3">
        <w:rPr>
          <w:rFonts w:ascii="Cambria Math" w:hAnsi="Cambria Math" w:cs="Cambria Math"/>
          <w:color w:val="000000" w:themeColor="text1"/>
        </w:rPr>
        <w:instrText>‐</w:instrText>
      </w:r>
      <w:r w:rsidR="00E06EED" w:rsidRPr="004C31F3">
        <w:rPr>
          <w:color w:val="000000" w:themeColor="text1"/>
        </w:rPr>
        <w:instrText xml:space="preserve">down attention both amplified the EPN component in parallel. On the LPP, by contrast, emotion and attention interacted: Explicit attention to emotional words led to a substantially larger amplitude increase than did explicit attention to neutral words. Source analysis revealed early parallel effects of emotion and attention in bilateral visual cortex and a later interaction of both in right visual cortex. Distinct effects of attention were found in inferior, middle and superior frontal, paracentral, and parietal areas, as well as in the anterior cingulate cortex (ACC). Results specify separate and shared mechanisms of emotion and attention at distinct processing stages. Hum Brain Mapp 37:3575–3587, 2016. © 2016 Wiley Periodicals, Inc.","container-title":"Human Brain Mapping","DOI":"10.1002/hbm.23261","ISSN":"1065-9471","issue":"10","journalAbbreviation":"Hum Brain Mapp","note":"PMID: 27218232\nPMCID: PMC6867492","page":"3575-3587","source":"PubMed Central","title":"Selective visual attention to emotional words: Early parallel frontal and visual activations followed by interactive effects in visual cortex","title-short":"Selective visual attention to emotional words","volume":"37","author":[{"family":"Schindler","given":"Sebastian"},{"family":"Kissler","given":"Johanna"}],"issued":{"date-parts":[["2016",5,24]]}}},{"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schema":"https://github.com/citation-style-language/schema/raw/master/csl-citation.json"} </w:instrText>
      </w:r>
      <w:r w:rsidR="001963D2" w:rsidRPr="004C31F3">
        <w:rPr>
          <w:color w:val="000000" w:themeColor="text1"/>
        </w:rPr>
        <w:fldChar w:fldCharType="separate"/>
      </w:r>
      <w:r w:rsidR="00E06EED" w:rsidRPr="004C31F3">
        <w:rPr>
          <w:color w:val="000000" w:themeColor="text1"/>
        </w:rPr>
        <w:t>(Barriga-Paulino et al., 2022; Delaney-Busch &amp; Kuperberg, 2013; Herbert et al., 2008; Kissler et al., 2007, 2009; Kissler &amp; Herbert, 2013; Schacht &amp; Sommer, 2009; Schindler &amp; Kissler, 2016; Scott et al., 2009)</w:t>
      </w:r>
      <w:r w:rsidR="001963D2" w:rsidRPr="004C31F3">
        <w:rPr>
          <w:color w:val="000000" w:themeColor="text1"/>
        </w:rPr>
        <w:fldChar w:fldCharType="end"/>
      </w:r>
      <w:r w:rsidRPr="004C31F3">
        <w:rPr>
          <w:color w:val="000000" w:themeColor="text1"/>
        </w:rPr>
        <w:t xml:space="preserve">. The existing literature remains unclear on the nature of this differential processing, however, with different studies producing conflicting results. Some studies find that reaction times for negative words are slower than those for positive </w:t>
      </w:r>
      <w:r w:rsidR="001963D2" w:rsidRPr="004C31F3">
        <w:rPr>
          <w:color w:val="000000" w:themeColor="text1"/>
        </w:rPr>
        <w:fldChar w:fldCharType="begin"/>
      </w:r>
      <w:r w:rsidR="001E40C0" w:rsidRPr="004C31F3">
        <w:rPr>
          <w:color w:val="000000" w:themeColor="text1"/>
        </w:rPr>
        <w:instrText xml:space="preserve"> ADDIN ZOTERO_ITEM CSL_CITATION {"citationID":"ahhuk1l7bl","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963D2" w:rsidRPr="004C31F3">
        <w:rPr>
          <w:color w:val="000000" w:themeColor="text1"/>
        </w:rPr>
        <w:fldChar w:fldCharType="separate"/>
      </w:r>
      <w:r w:rsidR="001E40C0" w:rsidRPr="004C31F3">
        <w:rPr>
          <w:color w:val="000000" w:themeColor="text1"/>
        </w:rPr>
        <w:t>(Barriga-Paulino et al., 2022; Estes &amp; Adelman, 2008; Estes &amp; Verges, 2008; Kuperman et al., 2014; Larsen et al., 2008; Scott et al., 2014)</w:t>
      </w:r>
      <w:r w:rsidR="001963D2" w:rsidRPr="004C31F3">
        <w:rPr>
          <w:color w:val="000000" w:themeColor="text1"/>
        </w:rPr>
        <w:fldChar w:fldCharType="end"/>
      </w:r>
      <w:r w:rsidRPr="004C31F3">
        <w:rPr>
          <w:color w:val="000000" w:themeColor="text1"/>
        </w:rPr>
        <w:t xml:space="preserve">; in other studies, both positive and negative words are processed faster than neutral, but neither positive nor negative words significantly outpace the other </w:t>
      </w:r>
      <w:r w:rsidR="007A1B0A" w:rsidRPr="004C31F3">
        <w:rPr>
          <w:color w:val="000000" w:themeColor="text1"/>
        </w:rPr>
        <w:fldChar w:fldCharType="begin"/>
      </w:r>
      <w:r w:rsidR="00F14489" w:rsidRPr="004C31F3">
        <w:rPr>
          <w:color w:val="000000" w:themeColor="text1"/>
        </w:rPr>
        <w:instrText xml:space="preserve"> ADDIN ZOTERO_ITEM CSL_CITATION {"citationID":"ag3e64mdu6","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7A1B0A"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7A1B0A" w:rsidRPr="004C31F3">
        <w:rPr>
          <w:color w:val="000000" w:themeColor="text1"/>
        </w:rPr>
        <w:fldChar w:fldCharType="end"/>
      </w:r>
      <w:r w:rsidRPr="004C31F3">
        <w:rPr>
          <w:color w:val="000000" w:themeColor="text1"/>
        </w:rPr>
        <w:t>.</w:t>
      </w:r>
    </w:p>
    <w:p w14:paraId="1E4D2D0C" w14:textId="77777777" w:rsidR="000C604A" w:rsidRPr="004C31F3" w:rsidRDefault="000C604A" w:rsidP="004C31F3">
      <w:pPr>
        <w:ind w:firstLine="360"/>
        <w:rPr>
          <w:color w:val="000000" w:themeColor="text1"/>
        </w:rPr>
      </w:pPr>
    </w:p>
    <w:p w14:paraId="2C2E345C" w14:textId="5FBCBF13" w:rsidR="00DF407C" w:rsidRPr="004C31F3" w:rsidRDefault="00000000" w:rsidP="004C31F3">
      <w:pPr>
        <w:ind w:firstLine="360"/>
        <w:rPr>
          <w:color w:val="000000" w:themeColor="text1"/>
        </w:rPr>
      </w:pPr>
      <w:r w:rsidRPr="004C31F3">
        <w:rPr>
          <w:color w:val="000000" w:themeColor="text1"/>
        </w:rPr>
        <w:t xml:space="preserve">Interactions between word frequency and emotional valence offer evidence that these two lexical properties influence at least one shared stage of visual word processing. In lexical </w:t>
      </w:r>
      <w:r w:rsidRPr="004C31F3">
        <w:rPr>
          <w:color w:val="000000" w:themeColor="text1"/>
        </w:rPr>
        <w:lastRenderedPageBreak/>
        <w:t xml:space="preserve">decisions, both positive and negative words enable faster response times for low-frequency stimuli. For high-frequency stimuli, however, negative and neutral words pattern together, demonstrating slower speeds than positive words </w:t>
      </w:r>
      <w:r w:rsidR="00A649C1" w:rsidRPr="004C31F3">
        <w:rPr>
          <w:color w:val="000000" w:themeColor="text1"/>
        </w:rPr>
        <w:fldChar w:fldCharType="begin"/>
      </w:r>
      <w:r w:rsidR="00E06EED" w:rsidRPr="004C31F3">
        <w:rPr>
          <w:color w:val="000000" w:themeColor="text1"/>
        </w:rPr>
        <w:instrText xml:space="preserve"> ADDIN ZOTERO_ITEM CSL_CITATION {"citationID":"a1h4gdag7dn","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Kuchinke et al., 2007; Méndez-Bértolo et al., 2011; Scott et al., 2009, 2014)</w:t>
      </w:r>
      <w:r w:rsidR="00A649C1" w:rsidRPr="004C31F3">
        <w:rPr>
          <w:color w:val="000000" w:themeColor="text1"/>
        </w:rPr>
        <w:fldChar w:fldCharType="end"/>
      </w:r>
      <w:r w:rsidRPr="004C31F3">
        <w:rPr>
          <w:color w:val="000000" w:themeColor="text1"/>
        </w:rPr>
        <w:t xml:space="preserve">. A similar pattern emerges for single fixation duration in eye-tracking when these words are embedded within sentential frames: a consistent advantage for positive words when compared to neutral, but a selective advantage only for low-frequency negative words </w:t>
      </w:r>
      <w:r w:rsidR="00A649C1" w:rsidRPr="004C31F3">
        <w:rPr>
          <w:color w:val="000000" w:themeColor="text1"/>
        </w:rPr>
        <w:fldChar w:fldCharType="begin"/>
      </w:r>
      <w:r w:rsidR="00F14489" w:rsidRPr="004C31F3">
        <w:rPr>
          <w:color w:val="000000" w:themeColor="text1"/>
        </w:rPr>
        <w:instrText xml:space="preserve"> ADDIN ZOTERO_ITEM CSL_CITATION {"citationID":"a2a1hq4mr1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Scott et al., 2012)</w:t>
      </w:r>
      <w:r w:rsidR="00A649C1" w:rsidRPr="004C31F3">
        <w:rPr>
          <w:color w:val="000000" w:themeColor="text1"/>
        </w:rPr>
        <w:fldChar w:fldCharType="end"/>
      </w:r>
      <w:r w:rsidRPr="004C31F3">
        <w:rPr>
          <w:color w:val="000000" w:themeColor="text1"/>
        </w:rPr>
        <w:t>.</w:t>
      </w:r>
    </w:p>
    <w:p w14:paraId="039B7A01" w14:textId="77777777" w:rsidR="00DF407C" w:rsidRPr="004C31F3" w:rsidRDefault="00DF407C" w:rsidP="004C31F3">
      <w:pPr>
        <w:ind w:firstLine="360"/>
        <w:rPr>
          <w:color w:val="000000" w:themeColor="text1"/>
        </w:rPr>
      </w:pPr>
    </w:p>
    <w:p w14:paraId="7EA41DE6" w14:textId="08FA840C" w:rsidR="00DF407C" w:rsidRPr="004C31F3" w:rsidRDefault="00000000" w:rsidP="004C31F3">
      <w:pPr>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However, the onset of the N400 has been found to shift by more than 100 milliseconds in natural reading compared to RSVP designs </w:t>
      </w:r>
      <w:r w:rsidR="005F6695" w:rsidRPr="004C31F3">
        <w:rPr>
          <w:color w:val="000000" w:themeColor="text1"/>
        </w:rPr>
        <w:fldChar w:fldCharType="begin"/>
      </w:r>
      <w:r w:rsidR="00E06EED" w:rsidRPr="004C31F3">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Kliegl et al., 201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4C31F3">
        <w:rPr>
          <w:color w:val="000000" w:themeColor="text1"/>
        </w:rPr>
        <w:fldChar w:fldCharType="begin"/>
      </w:r>
      <w:r w:rsidR="00E06EED" w:rsidRPr="004C31F3">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Li et al., 202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uch N400 effects for parafoveal viewing are not duplicated when target words are subsequently processed foveally </w:t>
      </w:r>
      <w:r w:rsidR="005F6695" w:rsidRPr="004C31F3">
        <w:rPr>
          <w:color w:val="000000" w:themeColor="text1"/>
        </w:rPr>
        <w:fldChar w:fldCharType="begin"/>
      </w:r>
      <w:r w:rsidR="00E06EED" w:rsidRPr="004C31F3">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Payne et al., 2019)</w:t>
      </w:r>
      <w:r w:rsidR="005F6695" w:rsidRPr="004C31F3">
        <w:rPr>
          <w:color w:val="000000" w:themeColor="text1"/>
        </w:rPr>
        <w:fldChar w:fldCharType="end"/>
      </w:r>
      <w:r w:rsidRPr="004C31F3">
        <w:rPr>
          <w:color w:val="000000" w:themeColor="text1"/>
        </w:rPr>
        <w:t>. These modulations of N400 amplitudes imply that word form processing involves, at least in part, a fast process that can be completed in the parafovea. It therefore remains unclear whether the extant knowledge of lexical processing in highly-constrained experimental paradigms will generalize to naturalistic tasks, especially where readers are able to visually sample upcoming content parafoveally.</w:t>
      </w:r>
    </w:p>
    <w:p w14:paraId="791C00D4" w14:textId="77777777" w:rsidR="00DF407C" w:rsidRPr="004C31F3" w:rsidRDefault="00DF407C" w:rsidP="004C31F3">
      <w:pPr>
        <w:ind w:firstLine="360"/>
        <w:rPr>
          <w:color w:val="000000" w:themeColor="text1"/>
        </w:rPr>
      </w:pPr>
    </w:p>
    <w:p w14:paraId="4258C405" w14:textId="77777777" w:rsidR="00DF407C" w:rsidRPr="004C31F3" w:rsidRDefault="00000000" w:rsidP="004C31F3">
      <w:pPr>
        <w:ind w:firstLine="360"/>
        <w:rPr>
          <w:color w:val="000000" w:themeColor="text1"/>
        </w:rPr>
      </w:pPr>
      <w:r w:rsidRPr="004C31F3">
        <w:rPr>
          <w:color w:val="000000" w:themeColor="text1"/>
        </w:rPr>
        <w:t>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64C928" w14:textId="77777777" w:rsidR="00DF407C" w:rsidRPr="004C31F3" w:rsidRDefault="00DF407C" w:rsidP="004C31F3">
      <w:pPr>
        <w:ind w:firstLine="360"/>
        <w:rPr>
          <w:color w:val="000000" w:themeColor="text1"/>
        </w:rPr>
      </w:pPr>
    </w:p>
    <w:p w14:paraId="4F85FF76" w14:textId="419A898F" w:rsidR="00DF407C" w:rsidRPr="004C31F3" w:rsidRDefault="00000000" w:rsidP="004C31F3">
      <w:pPr>
        <w:ind w:firstLine="360"/>
        <w:rPr>
          <w:color w:val="000000" w:themeColor="text1"/>
        </w:rPr>
      </w:pPr>
      <w:r w:rsidRPr="004C31F3">
        <w:rPr>
          <w:color w:val="000000" w:themeColor="text1"/>
        </w:rPr>
        <w:lastRenderedPageBreak/>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 that both subjective evaluation of the emotional tone of a passage and the averaging of word-level lexical valence are comparable predictors of brain activity during reading </w:t>
      </w:r>
      <w:r w:rsidR="001122EF" w:rsidRPr="004C31F3">
        <w:rPr>
          <w:color w:val="000000" w:themeColor="text1"/>
        </w:rPr>
        <w:fldChar w:fldCharType="begin"/>
      </w:r>
      <w:r w:rsidR="00E06EED" w:rsidRPr="004C31F3">
        <w:rPr>
          <w:color w:val="000000" w:themeColor="text1"/>
        </w:rPr>
        <w:instrText xml:space="preserve"> ADDIN ZOTERO_ITEM CSL_CITATION {"citationID":"ad0vfm3u9i","properties":{"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Hsu et al., 2015)</w:t>
      </w:r>
      <w:r w:rsidR="001122EF" w:rsidRPr="004C31F3">
        <w:rPr>
          <w:color w:val="000000" w:themeColor="text1"/>
        </w:rPr>
        <w:fldChar w:fldCharType="end"/>
      </w:r>
      <w:r w:rsidRPr="004C31F3">
        <w:rPr>
          <w:color w:val="000000" w:themeColor="text1"/>
        </w:rPr>
        <w:t>. Thus</w:t>
      </w:r>
      <w:r w:rsidR="002E2A20" w:rsidRPr="004C31F3">
        <w:rPr>
          <w:color w:val="000000" w:themeColor="text1"/>
        </w:rPr>
        <w:t>,</w:t>
      </w:r>
      <w:r w:rsidRPr="004C31F3">
        <w:rPr>
          <w:color w:val="000000" w:themeColor="text1"/>
        </w:rPr>
        <w:t xml:space="preserve"> it is reasonable to expect that valence effects would also average over the course of a passage, and any underlying facilitation of either positive or negative words should be borne out by reading speeds over multiple sentences.</w:t>
      </w:r>
    </w:p>
    <w:p w14:paraId="62A63C57" w14:textId="77777777" w:rsidR="00DF407C" w:rsidRPr="004C31F3" w:rsidRDefault="00DF407C" w:rsidP="004C31F3">
      <w:pPr>
        <w:ind w:firstLine="360"/>
        <w:rPr>
          <w:color w:val="000000" w:themeColor="text1"/>
        </w:rPr>
      </w:pPr>
    </w:p>
    <w:p w14:paraId="1E65B3B8" w14:textId="77777777" w:rsidR="00DF407C" w:rsidRPr="004C31F3" w:rsidRDefault="00000000" w:rsidP="004C31F3">
      <w:pPr>
        <w:ind w:firstLine="360"/>
        <w:rPr>
          <w:color w:val="000000" w:themeColor="text1"/>
        </w:rPr>
      </w:pPr>
      <w:r w:rsidRPr="004C31F3">
        <w:rPr>
          <w:color w:val="000000" w:themeColor="text1"/>
        </w:rPr>
        <w:t>In the current study, we sought to investigate potential effects of average word frequency and average valence on naturalistic oral reading speed. To this end, we constructed twenty short passages on diverse topics (one topic per passage, each 140-223 words), with each passage coded for average word frequency and valence. Critically, passages were constructed such that the average emotional valence switched between the first and second half of a given passage. Participants read these passages aloud in a naturalistic setting, and we used the audio recordings to calculate the time elapsed during reading. Reading comprehension was assessed following each passage to rule out potential speed-accuracy tradeoffs. Collectively, this naturalistic design allowed us to test whether traditional effects of word frequency and emotional valence, as well as potential interactions with higher-level discourse context, impacted oral reading speed at the multi-sentence level.</w:t>
      </w:r>
    </w:p>
    <w:p w14:paraId="3EAC52B7" w14:textId="77777777" w:rsidR="00DF407C" w:rsidRPr="004C31F3" w:rsidRDefault="00DF407C" w:rsidP="004C31F3">
      <w:pPr>
        <w:ind w:firstLine="360"/>
        <w:rPr>
          <w:color w:val="000000" w:themeColor="text1"/>
        </w:rPr>
      </w:pPr>
    </w:p>
    <w:p w14:paraId="73EE0B26" w14:textId="6979B94D" w:rsidR="00DF407C" w:rsidRPr="004C31F3" w:rsidRDefault="00000000" w:rsidP="004C31F3">
      <w:pPr>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s halves with higher average word frequency would be read faster than those lower in average word frequency. Regarding word valence effects, prior work supports two opposing hypotheses. Based on theories of negativity bias, whereby negative stimuli preferentially capture attention and slow task-based responses</w:t>
      </w:r>
      <w:r w:rsidR="001122EF" w:rsidRPr="004C31F3">
        <w:rPr>
          <w:color w:val="000000" w:themeColor="text1"/>
        </w:rPr>
        <w:t xml:space="preserve"> (e.g. automatic vigilance:</w:t>
      </w:r>
      <w:r w:rsidRPr="004C31F3">
        <w:rPr>
          <w:color w:val="000000" w:themeColor="text1"/>
        </w:rPr>
        <w:t xml:space="preserve"> </w:t>
      </w:r>
      <w:r w:rsidR="001122EF" w:rsidRPr="004C31F3">
        <w:rPr>
          <w:color w:val="000000" w:themeColor="text1"/>
        </w:rPr>
        <w:fldChar w:fldCharType="begin"/>
      </w:r>
      <w:r w:rsidR="00E06EED" w:rsidRPr="004C31F3">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Pratto &amp; John, 1991</w:t>
      </w:r>
      <w:r w:rsidR="001122EF" w:rsidRPr="004C31F3">
        <w:rPr>
          <w:color w:val="000000" w:themeColor="text1"/>
        </w:rPr>
        <w:fldChar w:fldCharType="end"/>
      </w:r>
      <w:r w:rsidR="00282E25" w:rsidRPr="004C31F3">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Alternatively, based on theories that confer processing advantages to all emotionally-valenced stimuli, positive or negative (e.g., affective primacy: </w:t>
      </w:r>
      <w:r w:rsidR="00282E25" w:rsidRPr="004C31F3">
        <w:rPr>
          <w:color w:val="000000" w:themeColor="text1"/>
        </w:rPr>
        <w:fldChar w:fldCharType="begin"/>
      </w:r>
      <w:r w:rsidR="00E06EED" w:rsidRPr="004C31F3">
        <w:rPr>
          <w:color w:val="000000" w:themeColor="text1"/>
        </w:rPr>
        <w:instrText xml:space="preserve"> ADDIN ZOTERO_ITEM CSL_CITATION {"citationID":"a281bio1dm4","properties":{"custom":"Zajonc, 1980","formattedCitation":"Zajonc, 1980","plainCitation":"Zajonc, 1980","noteIndex":0},"citationItems":[{"id":4169,"uris":["http://zotero.org/users/7928190/items/B4M5IJRD"],"itemData":{"id":4169,"type":"article-journal","abstract":"Affect is considered by most contemporary theories to be postcognitive, that is, to occur only after considerable cognitive operations have been accomplished. Yet a number of experimental results on preferences, attitudes, impression formation, and de-_ cision making, as well as some clinical phenomena, suggest that affective judgments may be fairly independent of, and precede in time, the sorts of perceptual and cognitive operations commonly assumed to be the basis of these affective judgments. Affective reactions to stimuli are often the very first reactions of the organism, and for lower organisms they are the dominant reactions. Affective reactions can occur without extensive perceptual and cognitive encoding, are made with greater confidence than cognitive judgments, and can be made sooner. Experimental evidence is presented demonstrating that reliable affective discriminations (like-dislike ratings) can be made in the total absence of recognition memory (old-new judgments). Various differences between judgments based on affect and those based on perceptual and cognitive processes are examined. It is concluded that affect and cognition are under the control of separate and partially independent systems that can influence each other in a variety of ways, and that both constitute independent sources of effects in information processing.","container-title":"American Psychologist","DOI":"10.1037/0003-066x.35.2.151","issue":"2","language":"en","page":"151-175","source":"Zotero","title":"Preferences Need No Inferences","volume":"35","author":[{"family":"Zajonc","given":"R B"}],"issued":{"date-parts":[["198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Zajonc, 1980</w:t>
      </w:r>
      <w:r w:rsidR="00282E25" w:rsidRPr="004C31F3">
        <w:rPr>
          <w:color w:val="000000" w:themeColor="text1"/>
        </w:rPr>
        <w:fldChar w:fldCharType="end"/>
      </w:r>
      <w:r w:rsidRPr="004C31F3">
        <w:rPr>
          <w:color w:val="000000" w:themeColor="text1"/>
        </w:rPr>
        <w:t xml:space="preserve">; motivated attention: </w:t>
      </w:r>
      <w:r w:rsidR="00282E25" w:rsidRPr="004C31F3">
        <w:rPr>
          <w:color w:val="000000" w:themeColor="text1"/>
        </w:rPr>
        <w:fldChar w:fldCharType="begin"/>
      </w:r>
      <w:r w:rsidR="00F14489" w:rsidRPr="004C31F3">
        <w:rPr>
          <w:color w:val="000000" w:themeColor="text1"/>
        </w:rPr>
        <w:instrText xml:space="preserve"> ADDIN ZOTERO_ITEM CSL_CITATION {"citationID":"aq8ppaq2sd","properties":{"custom":"Lang et al., 1990","formattedCitation":"Lang et al., 1990","plainCitation":"Lang et al., 1990","noteIndex":0},"citationItems":[{"id":3226,"uris":["http://zotero.org/users/7928190/items/J4WHPFA4"],"itemData":{"id":3226,"type":"article-journal","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container-title":"Psychological Review","DOI":"10.1037/0033-295X.97.3.377","issue":"3","language":"en","page":"377-95","source":"Zotero","title":"Emotion, Attention, and the Startle Reflex","volume":"97","author":[{"family":"Lang","given":"Peter J"},{"family":"Bradley","given":"Margaret M"},{"family":"Cuthbert","given":"Bruce N"}],"issued":{"date-parts":[["199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Lang et al., 1990</w:t>
      </w:r>
      <w:r w:rsidR="00282E25" w:rsidRPr="004C31F3">
        <w:rPr>
          <w:color w:val="000000" w:themeColor="text1"/>
        </w:rPr>
        <w:fldChar w:fldCharType="end"/>
      </w:r>
      <w:r w:rsidRPr="004C31F3">
        <w:rPr>
          <w:color w:val="000000" w:themeColor="text1"/>
        </w:rPr>
        <w:t xml:space="preserve">), one would not expect to observe a significant difference in reading speeds across positive and negative passage halves. Importantly, prior work has demonstrated an interaction between word frequency and emotional valence that selectively disfavors high-frequency negative words </w:t>
      </w:r>
      <w:r w:rsidR="00282E25" w:rsidRPr="004C31F3">
        <w:rPr>
          <w:color w:val="000000" w:themeColor="text1"/>
        </w:rPr>
        <w:fldChar w:fldCharType="begin"/>
      </w:r>
      <w:r w:rsidR="00F14489" w:rsidRPr="004C31F3">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We therefore anticipate a similar pattern in oral reading speeds, with slower speeds for negative passage halves of higher average word frequency.</w:t>
      </w:r>
    </w:p>
    <w:p w14:paraId="0E2E9463" w14:textId="77777777" w:rsidR="00DF407C" w:rsidRPr="004C31F3" w:rsidRDefault="00DF407C" w:rsidP="004C31F3">
      <w:pPr>
        <w:ind w:firstLine="360"/>
        <w:rPr>
          <w:color w:val="000000" w:themeColor="text1"/>
          <w:highlight w:val="yellow"/>
        </w:rPr>
      </w:pPr>
    </w:p>
    <w:p w14:paraId="2BFF5CE1" w14:textId="50508D51" w:rsidR="00DF407C" w:rsidRPr="004C31F3" w:rsidRDefault="00000000" w:rsidP="004C31F3">
      <w:pPr>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w:t>
      </w:r>
      <w:r w:rsidRPr="004C31F3">
        <w:rPr>
          <w:color w:val="000000" w:themeColor="text1"/>
        </w:rPr>
        <w:lastRenderedPageBreak/>
        <w:t>speed would be most pronounced in the first half of each passage, when discourse context is relatively low. However, in the second half of each passage, and following a shift in emotional valence, there are two possible hypotheses. First, if positive and negative content contribute to a similar predictive frame (i.e., an increased expectancy for emotional words), then a reversal in emotional valence would 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xml:space="preserve">, and </w:t>
      </w:r>
      <w:r w:rsidR="00574338" w:rsidRPr="004C31F3">
        <w:rPr>
          <w:color w:val="000000" w:themeColor="text1"/>
        </w:rPr>
        <w:t xml:space="preserve">readers would presumably expect </w:t>
      </w:r>
      <w:r w:rsidRPr="004C31F3">
        <w:rPr>
          <w:color w:val="000000" w:themeColor="text1"/>
        </w:rPr>
        <w:t xml:space="preserve">the continuation of a highly emotional discourse context in the second half of each passage. If this is the case for naturalistic oral reading, then the relatively high discourse context available in the second half of each passage would lead us to predict a reduction in the positive link between word frequency and reading speed. However, if the midpassage switch in emotional valence disrupts the accrual of </w:t>
      </w:r>
      <w:r w:rsidR="00EB7619" w:rsidRPr="004C31F3">
        <w:rPr>
          <w:color w:val="000000" w:themeColor="text1"/>
        </w:rPr>
        <w:t>higher-level</w:t>
      </w:r>
      <w:r w:rsidRPr="004C31F3">
        <w:rPr>
          <w:color w:val="000000" w:themeColor="text1"/>
        </w:rPr>
        <w:t xml:space="preserve"> discourse context due to positive and negative content contributing to different predictive frames, then it is reasonable to assume that oral reading speed would revert to being primarily driven by word frequency effects in the lower discourse context available following such a disruption. In this case, the positive association between word frequency and reading speed expected for the first half of the passage would be likely to manifest in the second half, as well.</w:t>
      </w:r>
    </w:p>
    <w:p w14:paraId="7E9ADF14" w14:textId="77777777" w:rsidR="00DF407C" w:rsidRPr="004C31F3" w:rsidRDefault="00000000">
      <w:pPr>
        <w:pStyle w:val="Heading1"/>
        <w:rPr>
          <w:color w:val="000000" w:themeColor="text1"/>
        </w:rPr>
      </w:pPr>
      <w:bookmarkStart w:id="2" w:name="_gmy4tagum49y" w:colFirst="0" w:colLast="0"/>
      <w:bookmarkEnd w:id="2"/>
      <w:r w:rsidRPr="004C31F3">
        <w:rPr>
          <w:color w:val="000000" w:themeColor="text1"/>
        </w:rPr>
        <w:t>METHODS</w:t>
      </w:r>
    </w:p>
    <w:p w14:paraId="166CFD13" w14:textId="77777777" w:rsidR="00DF407C" w:rsidRPr="004C31F3" w:rsidRDefault="00000000">
      <w:pPr>
        <w:rPr>
          <w:b/>
          <w:color w:val="000000" w:themeColor="text1"/>
        </w:rPr>
      </w:pPr>
      <w:r w:rsidRPr="004C31F3">
        <w:rPr>
          <w:b/>
          <w:color w:val="000000" w:themeColor="text1"/>
        </w:rPr>
        <w:t>Participants</w:t>
      </w:r>
    </w:p>
    <w:p w14:paraId="6E3590A6" w14:textId="0E57C6C4" w:rsidR="00DF407C" w:rsidRPr="004C31F3" w:rsidRDefault="00000000" w:rsidP="004C31F3">
      <w:pPr>
        <w:ind w:firstLine="360"/>
        <w:rPr>
          <w:color w:val="000000" w:themeColor="text1"/>
        </w:rPr>
      </w:pPr>
      <w:r w:rsidRPr="004C31F3">
        <w:rPr>
          <w:color w:val="000000" w:themeColor="text1"/>
        </w:rPr>
        <w:t xml:space="preserve">Fifty-eight students from Florida International University (see Table 1 for participant demographics) participated in this experiment for course credit from January-June 2022. Inclusion criteria included normal or corrected-to-normal vision, no diagnosis of colorblindness, and no prior head injury. Participants were required to have an internet connection, webcam, and microphone, and to express willingness to record 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Florida International University and informed consent was obtained from all participants. Participants reported no history of communication disorders. Given that 72% of residents in Miami-Dade County, where our research was performed, speak a language other than English at home </w:t>
      </w:r>
      <w:r w:rsidR="00365F2C" w:rsidRPr="004C31F3">
        <w:rPr>
          <w:color w:val="000000" w:themeColor="text1"/>
        </w:rPr>
        <w:fldChar w:fldCharType="begin"/>
      </w:r>
      <w:r w:rsidR="001E40C0" w:rsidRPr="004C31F3">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U.S. Census Bureau, 2015)</w:t>
      </w:r>
      <w:r w:rsidR="00365F2C" w:rsidRPr="004C31F3">
        <w:rPr>
          <w:color w:val="000000" w:themeColor="text1"/>
        </w:rPr>
        <w:fldChar w:fldCharType="end"/>
      </w:r>
      <w:r w:rsidRPr="004C31F3">
        <w:rPr>
          <w:color w:val="000000" w:themeColor="text1"/>
        </w:rPr>
        <w:t xml:space="preserve">, we chose to include both monolingual and multilingual participants. All participants self-reported having learned English prior to the age of 6.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p>
    <w:p w14:paraId="17FB2CD7" w14:textId="77777777" w:rsidR="00DF407C" w:rsidRPr="004C31F3" w:rsidRDefault="00DF407C">
      <w:pPr>
        <w:rPr>
          <w:color w:val="000000" w:themeColor="text1"/>
        </w:rPr>
      </w:pPr>
    </w:p>
    <w:p w14:paraId="19F3E363" w14:textId="77777777" w:rsidR="00DF407C" w:rsidRPr="004C31F3" w:rsidRDefault="00000000">
      <w:pPr>
        <w:rPr>
          <w:b/>
          <w:bCs/>
          <w:color w:val="000000" w:themeColor="text1"/>
          <w:sz w:val="20"/>
          <w:szCs w:val="20"/>
        </w:rPr>
      </w:pPr>
      <w:r w:rsidRPr="004C31F3">
        <w:rPr>
          <w:b/>
          <w:bCs/>
          <w:color w:val="000000" w:themeColor="text1"/>
          <w:sz w:val="20"/>
          <w:szCs w:val="20"/>
        </w:rPr>
        <w:t>Table 1. Participant Demographics</w:t>
      </w:r>
    </w:p>
    <w:p w14:paraId="3C67180B" w14:textId="77777777" w:rsidR="00DF407C" w:rsidRPr="004C31F3" w:rsidRDefault="00000000">
      <w:pPr>
        <w:rPr>
          <w:color w:val="000000" w:themeColor="text1"/>
        </w:rPr>
      </w:pPr>
      <w:r w:rsidRPr="004C31F3">
        <w:rPr>
          <w:noProof/>
          <w:color w:val="000000" w:themeColor="text1"/>
        </w:rPr>
        <w:drawing>
          <wp:inline distT="114300" distB="114300" distL="114300" distR="114300" wp14:anchorId="61C31E73" wp14:editId="1574189E">
            <wp:extent cx="5943600" cy="5715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
                    <a:srcRect/>
                    <a:stretch>
                      <a:fillRect/>
                    </a:stretch>
                  </pic:blipFill>
                  <pic:spPr>
                    <a:xfrm>
                      <a:off x="0" y="0"/>
                      <a:ext cx="5943600" cy="571500"/>
                    </a:xfrm>
                    <a:prstGeom prst="rect">
                      <a:avLst/>
                    </a:prstGeom>
                    <a:ln/>
                  </pic:spPr>
                </pic:pic>
              </a:graphicData>
            </a:graphic>
          </wp:inline>
        </w:drawing>
      </w:r>
    </w:p>
    <w:p w14:paraId="5A1237FC" w14:textId="77777777" w:rsidR="00DF407C" w:rsidRPr="004C31F3" w:rsidRDefault="00DF407C">
      <w:pPr>
        <w:rPr>
          <w:color w:val="000000" w:themeColor="text1"/>
        </w:rPr>
      </w:pPr>
    </w:p>
    <w:p w14:paraId="07FA9E29" w14:textId="77777777" w:rsidR="00DF407C" w:rsidRPr="004C31F3" w:rsidRDefault="00000000">
      <w:pPr>
        <w:rPr>
          <w:b/>
          <w:color w:val="000000" w:themeColor="text1"/>
        </w:rPr>
      </w:pPr>
      <w:r w:rsidRPr="004C31F3">
        <w:rPr>
          <w:b/>
          <w:color w:val="000000" w:themeColor="text1"/>
        </w:rPr>
        <w:t>Stimuli</w:t>
      </w:r>
    </w:p>
    <w:p w14:paraId="349235AE" w14:textId="4660DF7C" w:rsidR="00DF407C" w:rsidRPr="004C31F3" w:rsidRDefault="00000000" w:rsidP="004C31F3">
      <w:pPr>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w:t>
      </w:r>
      <w:r w:rsidRPr="004C31F3">
        <w:rPr>
          <w:color w:val="000000" w:themeColor="text1"/>
        </w:rPr>
        <w:lastRenderedPageBreak/>
        <w:t xml:space="preserve">reading aloud positive and negative words, ten passages were constructed to be positively valenced for the first half of the passage and negatively valenced for the second half ("positive-to-negative"); ten passages were the reverse ("negative-to-positive"). Passages ranged in length from 140 to 223 words (208 to 335 syllables) with a "switch" word positioned at the midway point. Averaging across all word lemmas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 positive passage halves scored above 6.1 on a 9-point scale while negative passage halves scored below 4.8. Switch words were designed to be dramatic points of departure from the ongoing passage valence: positive-to-negative switch words fell below 2.5 and negative-to-positive switches landed above 7.5 on the same 9-point scale. Pairwise t-tests were used to confirm successful manipulation: positive passage halves in both preswitch and postswitch position (</w:t>
      </w:r>
      <w:r w:rsidRPr="004C31F3">
        <w:rPr>
          <w:i/>
          <w:color w:val="000000" w:themeColor="text1"/>
        </w:rPr>
        <w:t>t</w:t>
      </w:r>
      <w:r w:rsidRPr="004C31F3">
        <w:rPr>
          <w:color w:val="000000" w:themeColor="text1"/>
        </w:rPr>
        <w:t>(16.035) = 0.285, p = 0.779) were not significantly different in valence, neither were negative passage halves in each position (</w:t>
      </w:r>
      <w:r w:rsidRPr="004C31F3">
        <w:rPr>
          <w:i/>
          <w:color w:val="000000" w:themeColor="text1"/>
        </w:rPr>
        <w:t>t</w:t>
      </w:r>
      <w:r w:rsidRPr="004C31F3">
        <w:rPr>
          <w:color w:val="000000" w:themeColor="text1"/>
        </w:rPr>
        <w:t>(14.462) = 1.979, p = 0.067). However, both positive preswitch and negative preswitch passage halves (</w:t>
      </w:r>
      <w:r w:rsidRPr="004C31F3">
        <w:rPr>
          <w:i/>
          <w:color w:val="000000" w:themeColor="text1"/>
        </w:rPr>
        <w:t>t</w:t>
      </w:r>
      <w:r w:rsidRPr="004C31F3">
        <w:rPr>
          <w:color w:val="000000" w:themeColor="text1"/>
        </w:rPr>
        <w:t>(17.989) = 41.956, p &lt; 0.001), as well as positive postswitch and negative postswitch passage halves (</w:t>
      </w:r>
      <w:r w:rsidRPr="004C31F3">
        <w:rPr>
          <w:i/>
          <w:color w:val="000000" w:themeColor="text1"/>
        </w:rPr>
        <w:t>t</w:t>
      </w:r>
      <w:r w:rsidRPr="004C31F3">
        <w:rPr>
          <w:color w:val="000000" w:themeColor="text1"/>
        </w:rPr>
        <w:t xml:space="preserve">(17.601) = 28.011, p &lt; 0.001), were significantly different from one another in average lexical valence. No explicit effort was 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extracted from the English Lexicon Project </w:t>
      </w:r>
      <w:r w:rsidR="00365F2C" w:rsidRPr="004C31F3">
        <w:rPr>
          <w:color w:val="000000" w:themeColor="text1"/>
        </w:rPr>
        <w:fldChar w:fldCharType="begin"/>
      </w:r>
      <w:r w:rsidR="001E40C0" w:rsidRPr="004C31F3">
        <w:rPr>
          <w:color w:val="000000" w:themeColor="text1"/>
        </w:rPr>
        <w:instrText xml:space="preserve"> ADDIN ZOTERO_ITEM CSL_CITATION {"citationID":"a2ockeg0bio","properties":{"formattedCitation":"(Balota et al., 2007)","plainCitation":"(Balota et al., 2007)","noteIndex":0},"citationItems":[{"id":561,"uris":["http://zotero.org/users/7928190/items/288TPPC9"],"itemData":{"id":561,"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alota et al., 2007)</w:t>
      </w:r>
      <w:r w:rsidR="00365F2C" w:rsidRPr="004C31F3">
        <w:rPr>
          <w:color w:val="000000" w:themeColor="text1"/>
        </w:rPr>
        <w:fldChar w:fldCharType="end"/>
      </w:r>
      <w:r w:rsidRPr="004C31F3">
        <w:rPr>
          <w:color w:val="000000" w:themeColor="text1"/>
        </w:rPr>
        <w:t>. Due to experimenter error, a typographical mistake was present in the final sentence of one of the passages (“broccoli” passage); this passage was therefore dropped from all analyses.</w:t>
      </w:r>
    </w:p>
    <w:p w14:paraId="6822232F" w14:textId="77777777" w:rsidR="00DF407C" w:rsidRPr="004C31F3" w:rsidRDefault="00DF407C">
      <w:pPr>
        <w:rPr>
          <w:color w:val="000000" w:themeColor="text1"/>
        </w:rPr>
      </w:pPr>
    </w:p>
    <w:p w14:paraId="00ACAD27" w14:textId="77777777" w:rsidR="00DF407C" w:rsidRPr="004C31F3" w:rsidRDefault="00000000">
      <w:pPr>
        <w:rPr>
          <w:color w:val="000000" w:themeColor="text1"/>
        </w:rPr>
      </w:pPr>
      <w:r w:rsidRPr="004C31F3">
        <w:rPr>
          <w:noProof/>
          <w:color w:val="000000" w:themeColor="text1"/>
        </w:rPr>
        <w:drawing>
          <wp:inline distT="114300" distB="114300" distL="114300" distR="114300" wp14:anchorId="21E11C06" wp14:editId="53FCD59D">
            <wp:extent cx="5943600" cy="25527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
                    <a:srcRect/>
                    <a:stretch>
                      <a:fillRect/>
                    </a:stretch>
                  </pic:blipFill>
                  <pic:spPr>
                    <a:xfrm>
                      <a:off x="0" y="0"/>
                      <a:ext cx="5943600" cy="2552700"/>
                    </a:xfrm>
                    <a:prstGeom prst="rect">
                      <a:avLst/>
                    </a:prstGeom>
                    <a:ln/>
                  </pic:spPr>
                </pic:pic>
              </a:graphicData>
            </a:graphic>
          </wp:inline>
        </w:drawing>
      </w:r>
    </w:p>
    <w:p w14:paraId="7B7B53EE" w14:textId="77777777" w:rsidR="00DF407C" w:rsidRPr="004C31F3" w:rsidRDefault="00000000">
      <w:pPr>
        <w:rPr>
          <w:color w:val="000000" w:themeColor="text1"/>
          <w:sz w:val="20"/>
          <w:szCs w:val="20"/>
        </w:rPr>
      </w:pPr>
      <w:r w:rsidRPr="004C31F3">
        <w:rPr>
          <w:b/>
          <w:color w:val="000000" w:themeColor="text1"/>
          <w:sz w:val="20"/>
          <w:szCs w:val="20"/>
        </w:rPr>
        <w:t>Figure 1. Passage Characteristics.</w:t>
      </w:r>
      <w:r w:rsidRPr="004C31F3">
        <w:rPr>
          <w:color w:val="000000" w:themeColor="text1"/>
          <w:sz w:val="20"/>
          <w:szCs w:val="20"/>
        </w:rPr>
        <w:t xml:space="preserve"> 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777777" w:rsidR="00DF407C" w:rsidRPr="004C31F3" w:rsidRDefault="00DF407C">
      <w:pPr>
        <w:rPr>
          <w:color w:val="000000" w:themeColor="text1"/>
        </w:rPr>
      </w:pPr>
    </w:p>
    <w:p w14:paraId="23C9316C" w14:textId="77777777" w:rsidR="00DF407C" w:rsidRPr="004C31F3" w:rsidRDefault="00000000">
      <w:pPr>
        <w:jc w:val="center"/>
        <w:rPr>
          <w:color w:val="000000" w:themeColor="text1"/>
        </w:rPr>
      </w:pPr>
      <w:r w:rsidRPr="004C31F3">
        <w:rPr>
          <w:noProof/>
          <w:color w:val="000000" w:themeColor="text1"/>
        </w:rPr>
        <w:lastRenderedPageBreak/>
        <w:drawing>
          <wp:inline distT="114300" distB="114300" distL="114300" distR="114300" wp14:anchorId="259BD429" wp14:editId="6626E07D">
            <wp:extent cx="5129213" cy="354277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
                    <a:srcRect/>
                    <a:stretch>
                      <a:fillRect/>
                    </a:stretch>
                  </pic:blipFill>
                  <pic:spPr>
                    <a:xfrm>
                      <a:off x="0" y="0"/>
                      <a:ext cx="5129213" cy="3542773"/>
                    </a:xfrm>
                    <a:prstGeom prst="rect">
                      <a:avLst/>
                    </a:prstGeom>
                    <a:ln/>
                  </pic:spPr>
                </pic:pic>
              </a:graphicData>
            </a:graphic>
          </wp:inline>
        </w:drawing>
      </w:r>
    </w:p>
    <w:p w14:paraId="7879C98F" w14:textId="4C369E10" w:rsidR="00DF407C" w:rsidRPr="004C31F3" w:rsidRDefault="00000000">
      <w:pPr>
        <w:rPr>
          <w:color w:val="000000" w:themeColor="text1"/>
        </w:rPr>
      </w:pPr>
      <w:r w:rsidRPr="004C31F3">
        <w:rPr>
          <w:b/>
          <w:color w:val="000000" w:themeColor="text1"/>
          <w:sz w:val="20"/>
          <w:szCs w:val="20"/>
        </w:rPr>
        <w:t>Figure 2. Task Procedure.</w:t>
      </w:r>
      <w:r w:rsidRPr="004C31F3">
        <w:rPr>
          <w:color w:val="000000" w:themeColor="text1"/>
          <w:sz w:val="20"/>
          <w:szCs w:val="20"/>
        </w:rPr>
        <w:t xml:space="preserve"> 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4C31F3">
        <w:rPr>
          <w:color w:val="000000" w:themeColor="text1"/>
          <w:sz w:val="20"/>
          <w:szCs w:val="20"/>
        </w:rPr>
        <w:t>-</w:t>
      </w:r>
      <w:r w:rsidRPr="004C31F3">
        <w:rPr>
          <w:color w:val="000000" w:themeColor="text1"/>
          <w:sz w:val="20"/>
          <w:szCs w:val="20"/>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4C31F3" w:rsidRDefault="00000000">
      <w:pPr>
        <w:rPr>
          <w:b/>
          <w:color w:val="000000" w:themeColor="text1"/>
        </w:rPr>
      </w:pPr>
      <w:r w:rsidRPr="004C31F3">
        <w:rPr>
          <w:b/>
          <w:color w:val="000000" w:themeColor="text1"/>
        </w:rPr>
        <w:t>Procedure</w:t>
      </w:r>
    </w:p>
    <w:p w14:paraId="0EB0D00F" w14:textId="7E6172CA" w:rsidR="00DF407C" w:rsidRPr="004C31F3" w:rsidRDefault="00000000" w:rsidP="004C31F3">
      <w:pPr>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mood, and mental health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avlovia.org; see: Bridges et al., 2020)</w:t>
      </w:r>
      <w:r w:rsidR="008A2116" w:rsidRPr="004C31F3">
        <w:rPr>
          <w:color w:val="000000" w:themeColor="text1"/>
        </w:rPr>
        <w:fldChar w:fldCharType="end"/>
      </w:r>
      <w:r w:rsidRPr="004C31F3">
        <w:rPr>
          <w:color w:val="000000" w:themeColor="text1"/>
        </w:rPr>
        <w:t xml:space="preserve">. They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and reading comprehension. For each question, four possible answers were presented (chance performance</w:t>
      </w:r>
      <w:r w:rsidR="00A12DEB" w:rsidRPr="004C31F3">
        <w:rPr>
          <w:color w:val="000000" w:themeColor="text1"/>
        </w:rPr>
        <w:t> </w:t>
      </w:r>
      <w:r w:rsidRPr="004C31F3">
        <w:rPr>
          <w:color w:val="000000" w:themeColor="text1"/>
        </w:rPr>
        <w:t xml:space="preserve">= 25%) and questions were drawn equally from the four categories of passage halves: preswitch positive, preswitch negative, postswitch positive, and postswitch negative. </w:t>
      </w:r>
      <w:r w:rsidRPr="004C31F3">
        <w:rPr>
          <w:color w:val="000000" w:themeColor="text1"/>
        </w:rPr>
        <w:lastRenderedPageBreak/>
        <w:t xml:space="preserve">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4C31F3" w:rsidRDefault="00000000">
      <w:pPr>
        <w:rPr>
          <w:b/>
          <w:color w:val="000000" w:themeColor="text1"/>
        </w:rPr>
      </w:pPr>
      <w:r w:rsidRPr="004C31F3">
        <w:rPr>
          <w:b/>
          <w:color w:val="000000" w:themeColor="text1"/>
        </w:rPr>
        <w:t>Acoustic Preprocessing</w:t>
      </w:r>
    </w:p>
    <w:p w14:paraId="08EB2DE2" w14:textId="3E9F48DC" w:rsidR="00DF407C" w:rsidRPr="004C31F3" w:rsidRDefault="00000000" w:rsidP="004C31F3">
      <w:pPr>
        <w:ind w:firstLine="360"/>
        <w:rPr>
          <w:color w:val="000000" w:themeColor="text1"/>
        </w:rPr>
      </w:pPr>
      <w:r w:rsidRPr="004C31F3">
        <w:rPr>
          <w:color w:val="000000" w:themeColor="text1"/>
        </w:rPr>
        <w:t xml:space="preserve">In order to extract reading speed, timestamps were obtained using Praat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xml:space="preserve">.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 </w:t>
      </w:r>
      <w:r w:rsidR="00C26D50" w:rsidRPr="004C31F3">
        <w:rPr>
          <w:color w:val="000000" w:themeColor="text1"/>
        </w:rPr>
        <w:fldChar w:fldCharType="begin"/>
      </w:r>
      <w:r w:rsidR="001E40C0" w:rsidRPr="004C31F3">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9","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414BE615" w14:textId="77777777" w:rsidR="00DF407C" w:rsidRPr="004C31F3" w:rsidRDefault="00DF407C" w:rsidP="004C31F3">
      <w:pPr>
        <w:ind w:firstLine="360"/>
        <w:rPr>
          <w:color w:val="000000" w:themeColor="text1"/>
        </w:rPr>
      </w:pPr>
    </w:p>
    <w:p w14:paraId="17C68933" w14:textId="5FE5828E" w:rsidR="00DF407C" w:rsidRPr="004C31F3" w:rsidRDefault="00000000" w:rsidP="004C31F3">
      <w:pPr>
        <w:ind w:firstLine="360"/>
        <w:rPr>
          <w:color w:val="000000" w:themeColor="text1"/>
        </w:rPr>
      </w:pPr>
      <w:r w:rsidRPr="004C31F3">
        <w:rPr>
          <w:color w:val="000000" w:themeColor="text1"/>
        </w:rPr>
        <w:t>Reading speed per participant was calculated as the total number of seconds spent reading each passage half, divided by the maximum number of syllables required to produce the text–that is, syllables per second–such that higher values for reading speed correspond to faster rates of oral reading. Syllable counts were determined by conventional standards; for any word with multiple, standardly accepted pronunciations, the largest syllable count was used (e.g.,</w:t>
      </w:r>
      <w:r w:rsidR="001F53AA">
        <w:rPr>
          <w:color w:val="000000" w:themeColor="text1"/>
        </w:rPr>
        <w:t> </w:t>
      </w:r>
      <w:r w:rsidRPr="004C31F3">
        <w:rPr>
          <w:color w:val="000000" w:themeColor="text1"/>
        </w:rPr>
        <w:t>"everyone" was computed as a four-syllable word, although some participants may have pronounced it with three).</w:t>
      </w:r>
    </w:p>
    <w:p w14:paraId="368A2DA3" w14:textId="77777777" w:rsidR="00DF407C" w:rsidRPr="004C31F3" w:rsidRDefault="00DF407C">
      <w:pPr>
        <w:rPr>
          <w:color w:val="000000" w:themeColor="text1"/>
        </w:rPr>
      </w:pPr>
    </w:p>
    <w:p w14:paraId="6E05A453" w14:textId="77777777" w:rsidR="00DF407C" w:rsidRPr="004C31F3" w:rsidRDefault="00000000">
      <w:pPr>
        <w:rPr>
          <w:b/>
          <w:color w:val="000000" w:themeColor="text1"/>
        </w:rPr>
      </w:pPr>
      <w:r w:rsidRPr="004C31F3">
        <w:rPr>
          <w:b/>
          <w:color w:val="000000" w:themeColor="text1"/>
        </w:rPr>
        <w:t>Preliminary Analyses</w:t>
      </w:r>
    </w:p>
    <w:p w14:paraId="697DE362" w14:textId="77777777" w:rsidR="00DF407C" w:rsidRPr="004C31F3" w:rsidRDefault="00000000" w:rsidP="004C31F3">
      <w:pPr>
        <w:ind w:firstLine="360"/>
        <w:rPr>
          <w:color w:val="000000" w:themeColor="text1"/>
        </w:rPr>
      </w:pPr>
      <w:r w:rsidRPr="004C31F3">
        <w:rPr>
          <w:color w:val="000000" w:themeColor="text1"/>
        </w:rPr>
        <w:t>Reading comprehension questions after each stimulus passage were included to confirm task engagement, as well as to assess potential speed-accuracy tradeoffs in analyses of reading speed. We removed four participants from further analysis due to low overall accuracy (≤ 50%) across all passage comprehension questions. Overall accuracy for the remaining participants was 79.7% (SD = 11.3%).</w:t>
      </w:r>
    </w:p>
    <w:p w14:paraId="1D8921B6" w14:textId="77777777" w:rsidR="00DF407C" w:rsidRPr="004C31F3" w:rsidRDefault="00DF407C" w:rsidP="004C31F3">
      <w:pPr>
        <w:ind w:firstLine="360"/>
        <w:rPr>
          <w:color w:val="000000" w:themeColor="text1"/>
        </w:rPr>
      </w:pPr>
    </w:p>
    <w:p w14:paraId="30DF074E" w14:textId="77777777" w:rsidR="00DF407C" w:rsidRPr="004C31F3" w:rsidRDefault="00000000" w:rsidP="004C31F3">
      <w:pPr>
        <w:ind w:firstLine="360"/>
        <w:rPr>
          <w:color w:val="000000" w:themeColor="text1"/>
        </w:rPr>
      </w:pPr>
      <w:r w:rsidRPr="004C31F3">
        <w:rPr>
          <w:color w:val="000000" w:themeColor="text1"/>
        </w:rPr>
        <w:lastRenderedPageBreak/>
        <w:t>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13 (1.3% of all passages) from further analysis.</w:t>
      </w:r>
    </w:p>
    <w:p w14:paraId="7727FA0C" w14:textId="77777777" w:rsidR="00DF407C" w:rsidRPr="004C31F3" w:rsidRDefault="00DF407C">
      <w:pPr>
        <w:rPr>
          <w:color w:val="000000" w:themeColor="text1"/>
        </w:rPr>
      </w:pPr>
    </w:p>
    <w:p w14:paraId="53B09FD6" w14:textId="77777777" w:rsidR="00DF407C" w:rsidRPr="004C31F3" w:rsidRDefault="00000000">
      <w:pPr>
        <w:rPr>
          <w:b/>
          <w:color w:val="000000" w:themeColor="text1"/>
        </w:rPr>
      </w:pPr>
      <w:r w:rsidRPr="004C31F3">
        <w:rPr>
          <w:b/>
          <w:color w:val="000000" w:themeColor="text1"/>
        </w:rPr>
        <w:t>Statistical Analyses</w:t>
      </w:r>
    </w:p>
    <w:p w14:paraId="39F0A9C9" w14:textId="1D9D0718" w:rsidR="00DF407C" w:rsidRPr="004C31F3" w:rsidRDefault="00000000" w:rsidP="004C31F3">
      <w:pPr>
        <w:ind w:firstLine="360"/>
        <w:rPr>
          <w:color w:val="000000" w:themeColor="text1"/>
        </w:rPr>
      </w:pPr>
      <w:r w:rsidRPr="004C31F3">
        <w:rPr>
          <w:color w:val="000000" w:themeColor="text1"/>
        </w:rPr>
        <w:t xml:space="preserve">To analyze the effects of stimulus characteristics on the measures of interest, lme4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Pr="004C31F3">
        <w:rPr>
          <w:color w:val="000000" w:themeColor="text1"/>
        </w:rPr>
        <w:t xml:space="preserve"> and the lmerTest wrapper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Pr="004C31F3">
        <w:rPr>
          <w:color w:val="000000" w:themeColor="text1"/>
        </w:rPr>
        <w:t xml:space="preserve"> in R</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were used to construct mixed effects models. For each passage half, position (preswitch/postswitch), average valence, average frequency, and their interactions were entered into the models as fixed effects, with random intercepts per participant and per passage. The position variable was contrast coded (preswitch: -1, postswitch: +1) and, following outlier removal, the two continuous variables were mean centered across all data points. Separate models were fit for reading speed and comprehension accuracy.</w:t>
      </w:r>
    </w:p>
    <w:p w14:paraId="60AE6413" w14:textId="77777777" w:rsidR="00DF407C" w:rsidRPr="004C31F3" w:rsidRDefault="00DF407C">
      <w:pPr>
        <w:rPr>
          <w:color w:val="000000" w:themeColor="text1"/>
        </w:rPr>
      </w:pPr>
    </w:p>
    <w:p w14:paraId="1D4227DD" w14:textId="77777777" w:rsidR="00DF407C" w:rsidRPr="004C31F3" w:rsidRDefault="00000000">
      <w:pPr>
        <w:rPr>
          <w:i/>
          <w:color w:val="000000" w:themeColor="text1"/>
        </w:rPr>
      </w:pPr>
      <w:r w:rsidRPr="004C31F3">
        <w:rPr>
          <w:i/>
          <w:color w:val="000000" w:themeColor="text1"/>
        </w:rPr>
        <w:t>Reading Speed</w:t>
      </w:r>
    </w:p>
    <w:p w14:paraId="0DFFFF89" w14:textId="77777777" w:rsidR="00DF407C" w:rsidRPr="004C31F3" w:rsidRDefault="00000000" w:rsidP="004C31F3">
      <w:pPr>
        <w:ind w:firstLine="360"/>
        <w:rPr>
          <w:color w:val="000000" w:themeColor="text1"/>
        </w:rPr>
      </w:pPr>
      <w:r w:rsidRPr="004C31F3">
        <w:rPr>
          <w:color w:val="000000" w:themeColor="text1"/>
        </w:rPr>
        <w:t>A linear mixed effects model was constructed via restricted maximum likelihood estimation as described above, with reading speed, calculated in syllables per second, as the dependent measure. 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21 passages (21.5%).</w:t>
      </w:r>
    </w:p>
    <w:p w14:paraId="30FAF1BA" w14:textId="77777777" w:rsidR="00DF407C" w:rsidRPr="004C31F3" w:rsidRDefault="00DF407C">
      <w:pPr>
        <w:rPr>
          <w:color w:val="000000" w:themeColor="text1"/>
        </w:rPr>
      </w:pPr>
    </w:p>
    <w:p w14:paraId="261846F0" w14:textId="77777777" w:rsidR="00DF407C" w:rsidRPr="004C31F3" w:rsidRDefault="00000000">
      <w:pPr>
        <w:rPr>
          <w:i/>
          <w:color w:val="000000" w:themeColor="text1"/>
        </w:rPr>
      </w:pPr>
      <w:r w:rsidRPr="004C31F3">
        <w:rPr>
          <w:i/>
          <w:color w:val="000000" w:themeColor="text1"/>
        </w:rPr>
        <w:t>Reading Comprehension Question Accuracy</w:t>
      </w:r>
    </w:p>
    <w:p w14:paraId="0C661AEA" w14:textId="77777777" w:rsidR="00DF407C" w:rsidRPr="004C31F3" w:rsidRDefault="00000000" w:rsidP="004C31F3">
      <w:pPr>
        <w:ind w:firstLine="360"/>
        <w:rPr>
          <w:color w:val="000000" w:themeColor="text1"/>
        </w:rPr>
      </w:pPr>
      <w:r w:rsidRPr="004C31F3">
        <w:rPr>
          <w:color w:val="000000" w:themeColor="text1"/>
        </w:rPr>
        <w:t>A logistic mixed effects model was constructed as described above, with comprehension question accuracy as the dependent measure. Only passage halves that contained the information required to correctly answer the comprehension question were included in the model.</w:t>
      </w:r>
    </w:p>
    <w:p w14:paraId="44233F8D" w14:textId="77777777" w:rsidR="00DF407C" w:rsidRPr="004C31F3" w:rsidRDefault="00000000">
      <w:pPr>
        <w:pStyle w:val="Heading1"/>
        <w:rPr>
          <w:color w:val="000000" w:themeColor="text1"/>
        </w:rPr>
      </w:pPr>
      <w:bookmarkStart w:id="3" w:name="_3kcooq4duq92" w:colFirst="0" w:colLast="0"/>
      <w:bookmarkEnd w:id="3"/>
      <w:r w:rsidRPr="004C31F3">
        <w:rPr>
          <w:color w:val="000000" w:themeColor="text1"/>
        </w:rPr>
        <w:t>RESULTS</w:t>
      </w:r>
    </w:p>
    <w:p w14:paraId="1749D513" w14:textId="77777777" w:rsidR="00DF407C" w:rsidRPr="004C31F3" w:rsidRDefault="00000000">
      <w:pPr>
        <w:rPr>
          <w:color w:val="000000" w:themeColor="text1"/>
        </w:rPr>
      </w:pPr>
      <w:r w:rsidRPr="004C31F3">
        <w:rPr>
          <w:b/>
          <w:color w:val="000000" w:themeColor="text1"/>
        </w:rPr>
        <w:t>Reading Speed</w:t>
      </w:r>
    </w:p>
    <w:p w14:paraId="067FED02" w14:textId="77777777" w:rsidR="00DF407C" w:rsidRPr="004C31F3" w:rsidRDefault="00000000" w:rsidP="004C31F3">
      <w:pPr>
        <w:ind w:firstLine="360"/>
        <w:rPr>
          <w:color w:val="000000" w:themeColor="text1"/>
        </w:rPr>
      </w:pPr>
      <w:r w:rsidRPr="004C31F3">
        <w:rPr>
          <w:color w:val="000000" w:themeColor="text1"/>
        </w:rPr>
        <w:t xml:space="preserve">As described above, reading speed (in syllables per second) for each passage half was analyzed via a linear mixed effects model with position (preswitch/postswitch), average valence, average frequency, and their interactions as fixed effects, and random intercepts per participant and per passage. The reading speed model revealed a significant position × frequency interaction (β = -0.50, SE = 0.06, p &lt; 0.001); the nature of this interaction was such that higher average word frequency was associated with faster reading speeds within preswitch passage halves, whereas higher average word frequency actually slowed reading speeds within </w:t>
      </w:r>
      <w:r w:rsidRPr="004C31F3">
        <w:rPr>
          <w:color w:val="000000" w:themeColor="text1"/>
        </w:rPr>
        <w:lastRenderedPageBreak/>
        <w:t xml:space="preserve">postswitch passage halves (see Figure 3A). There was also a significant valence × frequency interaction (β = 0.62, SE = 0.08, p &lt; 0.001), indicating that, across both passage halves, negatively valenced texts with lower average word frequency were read at faster speeds than negatively valenced texts of higher average word frequency (see Figure 4). No other significant main effects or interactions were identified for the model of reading speed. </w:t>
      </w:r>
    </w:p>
    <w:p w14:paraId="74B4148E" w14:textId="77777777" w:rsidR="00DF407C" w:rsidRPr="004C31F3" w:rsidRDefault="00DF407C">
      <w:pPr>
        <w:rPr>
          <w:color w:val="000000" w:themeColor="text1"/>
        </w:rPr>
      </w:pPr>
    </w:p>
    <w:p w14:paraId="3B857995" w14:textId="77777777" w:rsidR="00DF407C" w:rsidRPr="004C31F3" w:rsidRDefault="00000000">
      <w:pPr>
        <w:rPr>
          <w:color w:val="000000" w:themeColor="text1"/>
        </w:rPr>
      </w:pPr>
      <w:r w:rsidRPr="004C31F3">
        <w:rPr>
          <w:b/>
          <w:color w:val="000000" w:themeColor="text1"/>
        </w:rPr>
        <w:t>Comprehension Question Accuracy</w:t>
      </w:r>
    </w:p>
    <w:p w14:paraId="0A96157C" w14:textId="6421A83A" w:rsidR="00DF407C" w:rsidRPr="004C31F3" w:rsidRDefault="00000000" w:rsidP="004C31F3">
      <w:pPr>
        <w:ind w:firstLine="360"/>
        <w:rPr>
          <w:color w:val="000000" w:themeColor="text1"/>
        </w:rPr>
      </w:pPr>
      <w:r w:rsidRPr="004C31F3">
        <w:rPr>
          <w:color w:val="000000" w:themeColor="text1"/>
        </w:rPr>
        <w:t>Accuracy was analyzed via a logistic mixed effects model with position (preswitch/postswitch), average valence, average frequency, and their interactions as fixed effects, and random intercepts per participant and per passage</w:t>
      </w:r>
      <w:r w:rsidR="00FF1564" w:rsidRPr="004C31F3">
        <w:rPr>
          <w:color w:val="000000" w:themeColor="text1"/>
        </w:rPr>
        <w:t>.</w:t>
      </w:r>
      <w:r w:rsidRPr="004C31F3">
        <w:rPr>
          <w:color w:val="000000" w:themeColor="text1"/>
        </w:rPr>
        <w:t xml:space="preserve"> The accuracy model revealed main effects of position (β = 0.59, SE = 0.19, p = 0.003) and valence (β = -0.52, SE = 0.25, p</w:t>
      </w:r>
      <w:r w:rsidR="001F53AA">
        <w:rPr>
          <w:color w:val="000000" w:themeColor="text1"/>
        </w:rPr>
        <w:t> </w:t>
      </w:r>
      <w:r w:rsidRPr="004C31F3">
        <w:rPr>
          <w:color w:val="000000" w:themeColor="text1"/>
        </w:rPr>
        <w:t>=</w:t>
      </w:r>
      <w:r w:rsidR="001F53AA">
        <w:rPr>
          <w:color w:val="000000" w:themeColor="text1"/>
        </w:rPr>
        <w:t> </w:t>
      </w:r>
      <w:r w:rsidRPr="004C31F3">
        <w:rPr>
          <w:color w:val="000000" w:themeColor="text1"/>
        </w:rPr>
        <w:t>0.040), which were moderated by two interactions. First, a significant position × frequency interaction (β</w:t>
      </w:r>
      <w:r w:rsidR="00F14489" w:rsidRPr="004C31F3">
        <w:rPr>
          <w:color w:val="000000" w:themeColor="text1"/>
        </w:rPr>
        <w:t> </w:t>
      </w:r>
      <w:r w:rsidRPr="004C31F3">
        <w:rPr>
          <w:color w:val="000000" w:themeColor="text1"/>
        </w:rPr>
        <w:t xml:space="preserve">= </w:t>
      </w:r>
      <w:r w:rsidR="00F14489" w:rsidRPr="004C31F3">
        <w:rPr>
          <w:color w:val="000000" w:themeColor="text1"/>
        </w:rPr>
        <w:noBreakHyphen/>
      </w:r>
      <w:r w:rsidRPr="004C31F3">
        <w:rPr>
          <w:color w:val="000000" w:themeColor="text1"/>
        </w:rPr>
        <w:t>4.18, SE = 1.43, p = 0.004) was identified; the nature of this interaction was such that higher average word frequency was associated with more accurate responses within preswitch passage halves, whereas higher average word frequency was associated with less accurate responses within postswitch passage halves (see Figure 3B). There was also a significant position × valence interaction (β = 0.60, SE = 0.25, p = 0.017): more positive passage halves were associated with lower accuracy, but only in the preswitch position, whereas comprehension accuracy remained high across valence levels within the postswitch position. No other significant main effects or interactions were identified for the model of comprehension question accuracy.</w:t>
      </w:r>
    </w:p>
    <w:p w14:paraId="3AC2ED0B" w14:textId="77777777" w:rsidR="00DF407C" w:rsidRPr="004C31F3" w:rsidRDefault="00DF407C">
      <w:pPr>
        <w:rPr>
          <w:color w:val="000000" w:themeColor="text1"/>
        </w:rPr>
      </w:pPr>
    </w:p>
    <w:p w14:paraId="630CA545"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7F1311" wp14:editId="320B7674">
            <wp:extent cx="6205442" cy="324326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6205442" cy="3243263"/>
                    </a:xfrm>
                    <a:prstGeom prst="rect">
                      <a:avLst/>
                    </a:prstGeom>
                    <a:ln/>
                  </pic:spPr>
                </pic:pic>
              </a:graphicData>
            </a:graphic>
          </wp:inline>
        </w:drawing>
      </w:r>
    </w:p>
    <w:p w14:paraId="772D45F1" w14:textId="77777777" w:rsidR="00DF407C" w:rsidRPr="004C31F3" w:rsidRDefault="00000000">
      <w:pPr>
        <w:rPr>
          <w:color w:val="000000" w:themeColor="text1"/>
          <w:sz w:val="20"/>
          <w:szCs w:val="20"/>
        </w:rPr>
      </w:pPr>
      <w:r w:rsidRPr="004C31F3">
        <w:rPr>
          <w:b/>
          <w:color w:val="000000" w:themeColor="text1"/>
          <w:sz w:val="20"/>
          <w:szCs w:val="20"/>
        </w:rPr>
        <w:t>Figure 3. Frequency × Position Interaction Effects in Reading Speed and Comprehension Question Accuracy.</w:t>
      </w:r>
      <w:r w:rsidRPr="004C31F3">
        <w:rPr>
          <w:color w:val="000000" w:themeColor="text1"/>
          <w:sz w:val="20"/>
          <w:szCs w:val="20"/>
        </w:rPr>
        <w:t xml:space="preserve"> (A) Shape of the frequency × position interaction on reading speed (p &lt; 0.001) and (B) comprehension question accuracy (p = 0.004). Points represent individual performance on each passage half, and are jittered in plot B for improved visualization.</w:t>
      </w:r>
    </w:p>
    <w:p w14:paraId="1EE134C0" w14:textId="77777777" w:rsidR="00DF407C" w:rsidRPr="004C31F3" w:rsidRDefault="00DF407C">
      <w:pPr>
        <w:rPr>
          <w:color w:val="000000" w:themeColor="text1"/>
        </w:rPr>
      </w:pPr>
    </w:p>
    <w:p w14:paraId="40B16984" w14:textId="77777777" w:rsidR="00DF407C" w:rsidRPr="004C31F3" w:rsidRDefault="00000000">
      <w:pPr>
        <w:jc w:val="center"/>
        <w:rPr>
          <w:color w:val="000000" w:themeColor="text1"/>
        </w:rPr>
      </w:pPr>
      <w:r w:rsidRPr="004C31F3">
        <w:rPr>
          <w:noProof/>
          <w:color w:val="000000" w:themeColor="text1"/>
        </w:rPr>
        <w:lastRenderedPageBreak/>
        <w:drawing>
          <wp:inline distT="114300" distB="114300" distL="114300" distR="114300" wp14:anchorId="7CCBFC9B" wp14:editId="38A6B68D">
            <wp:extent cx="3274841" cy="30379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274841" cy="3037901"/>
                    </a:xfrm>
                    <a:prstGeom prst="rect">
                      <a:avLst/>
                    </a:prstGeom>
                    <a:ln/>
                  </pic:spPr>
                </pic:pic>
              </a:graphicData>
            </a:graphic>
          </wp:inline>
        </w:drawing>
      </w:r>
    </w:p>
    <w:p w14:paraId="7129B688" w14:textId="77777777" w:rsidR="00DF407C" w:rsidRPr="004C31F3" w:rsidRDefault="00000000">
      <w:pPr>
        <w:rPr>
          <w:color w:val="000000" w:themeColor="text1"/>
          <w:sz w:val="20"/>
          <w:szCs w:val="20"/>
        </w:rPr>
      </w:pPr>
      <w:r w:rsidRPr="004C31F3">
        <w:rPr>
          <w:b/>
          <w:color w:val="000000" w:themeColor="text1"/>
          <w:sz w:val="20"/>
          <w:szCs w:val="20"/>
        </w:rPr>
        <w:t xml:space="preserve">Figure 4. Frequency × Valence Interaction Effects in Reading Speed. </w:t>
      </w:r>
      <w:r w:rsidRPr="004C31F3">
        <w:rPr>
          <w:color w:val="000000" w:themeColor="text1"/>
          <w:sz w:val="20"/>
          <w:szCs w:val="20"/>
        </w:rPr>
        <w:t xml:space="preserve">Shape of the valence × frequency interaction (p &lt; 0.001) on reading speed. Points represent individual performance on each passage half. Negative passage valence values represent performance on passage halves whose centered valence rating was less than 1 standard deviation (SD) below the mean; positive values represent performance on passage halves whose centered valence rating was greater than 1 standard deviations (SD) above the mean. Given that emotional valence was manipulated to bias each passage half toward strongly positive or strongly negative average ratings, the mean valence value was not representative of any passage halves and is therefore not plotted. </w:t>
      </w:r>
    </w:p>
    <w:p w14:paraId="684C677B" w14:textId="77777777" w:rsidR="00DF407C" w:rsidRPr="004C31F3" w:rsidRDefault="00000000">
      <w:pPr>
        <w:pStyle w:val="Heading1"/>
        <w:rPr>
          <w:color w:val="000000" w:themeColor="text1"/>
        </w:rPr>
      </w:pPr>
      <w:bookmarkStart w:id="4" w:name="_w9h4w22dyuzz" w:colFirst="0" w:colLast="0"/>
      <w:bookmarkEnd w:id="4"/>
      <w:r w:rsidRPr="004C31F3">
        <w:rPr>
          <w:color w:val="000000" w:themeColor="text1"/>
        </w:rPr>
        <w:t>DISCUSSION</w:t>
      </w:r>
    </w:p>
    <w:p w14:paraId="562ABF0F" w14:textId="33EF6EA3" w:rsidR="00DF407C" w:rsidRPr="004C31F3" w:rsidRDefault="00000000" w:rsidP="004C31F3">
      <w:pPr>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e.g., Balota &amp; Chumbley, 1984; Kuperman et al., 2014; Larsen et al., 2006)</w:t>
      </w:r>
      <w:r w:rsidR="001E40C0" w:rsidRPr="004C31F3">
        <w:rPr>
          <w:color w:val="000000" w:themeColor="text1"/>
        </w:rPr>
        <w:fldChar w:fldCharType="end"/>
      </w:r>
      <w:r w:rsidRPr="004C31F3">
        <w:rPr>
          <w:color w:val="000000" w:themeColor="text1"/>
        </w:rPr>
        <w:t xml:space="preserve">, but little is known about whether these effects accumulate over the course of multi-sentence passages. Furthermore, the current literature on the role of emotional valence in lexical processing is conflicted, leaving it unclear whether all emotional words benefit from a processing advantage </w:t>
      </w:r>
      <w:r w:rsidR="001E40C0" w:rsidRPr="004C31F3">
        <w:rPr>
          <w:color w:val="000000" w:themeColor="text1"/>
        </w:rPr>
        <w:fldChar w:fldCharType="begin"/>
      </w:r>
      <w:r w:rsidR="001E40C0" w:rsidRPr="004C31F3">
        <w:rPr>
          <w:color w:val="000000" w:themeColor="text1"/>
        </w:rPr>
        <w:instrText xml:space="preserve"> ADDIN ZOTERO_ITEM CSL_CITATION {"citationID":"a1dmbltm2io","properties":{"formattedCitation":"(e.g., Kousta et al., 2009)","plainCitation":"(e.g., Kousta et al., 2009)","noteIndex":0},"citationItems":[{"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ousta et al., 2009)</w:t>
      </w:r>
      <w:r w:rsidR="001E40C0" w:rsidRPr="004C31F3">
        <w:rPr>
          <w:color w:val="000000" w:themeColor="text1"/>
        </w:rPr>
        <w:fldChar w:fldCharType="end"/>
      </w:r>
      <w:r w:rsidR="001E40C0" w:rsidRPr="004C31F3">
        <w:rPr>
          <w:color w:val="000000" w:themeColor="text1"/>
        </w:rPr>
        <w:t xml:space="preserve">, </w:t>
      </w:r>
      <w:r w:rsidRPr="004C31F3">
        <w:rPr>
          <w:color w:val="000000" w:themeColor="text1"/>
        </w:rPr>
        <w:t xml:space="preserve">whether such an advantage is only maintained by positive words </w:t>
      </w:r>
      <w:r w:rsidR="001E40C0" w:rsidRPr="004C31F3">
        <w:rPr>
          <w:color w:val="000000" w:themeColor="text1"/>
        </w:rPr>
        <w:fldChar w:fldCharType="begin"/>
      </w:r>
      <w:r w:rsidR="001E40C0" w:rsidRPr="004C31F3">
        <w:rPr>
          <w:color w:val="000000" w:themeColor="text1"/>
        </w:rPr>
        <w:instrText xml:space="preserve"> ADDIN ZOTERO_ITEM CSL_CITATION {"citationID":"a1mlaunb5u3","properties":{"formattedCitation":"(e.g., Kuperman et al., 2014)","plainCitation":"(e.g., 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uperman et al., 2014)</w:t>
      </w:r>
      <w:r w:rsidR="001E40C0" w:rsidRPr="004C31F3">
        <w:rPr>
          <w:color w:val="000000" w:themeColor="text1"/>
        </w:rPr>
        <w:fldChar w:fldCharType="end"/>
      </w:r>
      <w:r w:rsidRPr="004C31F3">
        <w:rPr>
          <w:color w:val="000000" w:themeColor="text1"/>
        </w:rPr>
        <w:t xml:space="preserve">, or whether the effects of emotional valence only become salient in interaction with word frequency </w:t>
      </w:r>
      <w:r w:rsidR="001E40C0" w:rsidRPr="004C31F3">
        <w:rPr>
          <w:color w:val="000000" w:themeColor="text1"/>
        </w:rPr>
        <w:fldChar w:fldCharType="begin"/>
      </w:r>
      <w:r w:rsidR="00F14489" w:rsidRPr="004C31F3">
        <w:rPr>
          <w:color w:val="000000" w:themeColor="text1"/>
        </w:rPr>
        <w:instrText xml:space="preserve"> ADDIN ZOTERO_ITEM CSL_CITATION {"citationID":"a22kodklidl","properties":{"formattedCitation":"(e.g., Scott et al., 2012)","plainCitation":"(e.g., 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Scott et al., 2012)</w:t>
      </w:r>
      <w:r w:rsidR="001E40C0" w:rsidRPr="004C31F3">
        <w:rPr>
          <w:color w:val="000000" w:themeColor="text1"/>
        </w:rPr>
        <w:fldChar w:fldCharType="end"/>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40F09970" w14:textId="77777777" w:rsidR="00DF407C" w:rsidRPr="004C31F3" w:rsidRDefault="00DF407C" w:rsidP="004C31F3">
      <w:pPr>
        <w:ind w:firstLine="360"/>
        <w:rPr>
          <w:color w:val="000000" w:themeColor="text1"/>
        </w:rPr>
      </w:pPr>
    </w:p>
    <w:p w14:paraId="693B223F" w14:textId="04AB4DE3" w:rsidR="00DF407C" w:rsidRPr="004C31F3" w:rsidRDefault="00000000" w:rsidP="004C31F3">
      <w:pPr>
        <w:ind w:firstLine="360"/>
        <w:rPr>
          <w:color w:val="000000" w:themeColor="text1"/>
        </w:rPr>
      </w:pPr>
      <w:r w:rsidRPr="004C31F3">
        <w:rPr>
          <w:color w:val="000000" w:themeColor="text1"/>
        </w:rPr>
        <w:t xml:space="preserve">Overall, we found that effects of lexical frequency on oral reading speed, measured in syllables per second over a naturalistic passage, is generally consistent with the pattern of results reported in more traditional studies that employ highly-constrained experimental designs and use stand-alone words or simplified sentences. In the first half of each passage, reading </w:t>
      </w:r>
      <w:r w:rsidRPr="004C31F3">
        <w:rPr>
          <w:color w:val="000000" w:themeColor="text1"/>
        </w:rPr>
        <w:lastRenderedPageBreak/>
        <w:t xml:space="preserve">speed and comprehension question accuracy displayed traditional frequency effects, with faster speeds and more accurate responses for passage halves with higher average word frequency. Moreover, as reading speeds did not revert to being driven primarily by average word frequency in the second half of each passage, our results suggest that reversing the polarity of emotional valence midpassage did not significantly disrupt the accrual of discourse context used to predict upcoming content. Finally, while we did not identify an overall advantage for positive content, we did replicate previously reported interactions whereby the processing of high-frequency negative words is slowed </w:t>
      </w:r>
      <w:r w:rsidR="001E40C0" w:rsidRPr="004C31F3">
        <w:rPr>
          <w:color w:val="000000" w:themeColor="text1"/>
        </w:rPr>
        <w:fldChar w:fldCharType="begin"/>
      </w:r>
      <w:r w:rsidR="00F14489"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Kuchinke et al., 2007; Méndez-Bértolo et al., 2011; Scott et al., 2009, 2012, 2014)</w:t>
      </w:r>
      <w:r w:rsidR="001E40C0" w:rsidRPr="004C31F3">
        <w:rPr>
          <w:color w:val="000000" w:themeColor="text1"/>
        </w:rPr>
        <w:fldChar w:fldCharType="end"/>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4C31F3" w:rsidRDefault="00000000">
      <w:pPr>
        <w:rPr>
          <w:b/>
          <w:color w:val="000000" w:themeColor="text1"/>
        </w:rPr>
      </w:pPr>
      <w:r w:rsidRPr="004C31F3">
        <w:rPr>
          <w:b/>
          <w:color w:val="000000" w:themeColor="text1"/>
        </w:rPr>
        <w:t>Word frequency effects extend to passage-length stimuli</w:t>
      </w:r>
    </w:p>
    <w:p w14:paraId="1752CFA7" w14:textId="2092C59C" w:rsidR="00DF407C" w:rsidRPr="004C31F3" w:rsidRDefault="00000000" w:rsidP="004C31F3">
      <w:pPr>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encountered. A similar pattern emerges in eye-tracking research, wher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ords is also present when measured at the level of average reading speed, in syllables per second, for multi-sentence texts with higher average word frequency. Importantly, we also find that faster reading performance for content with higher average word frequency does not negatively impact reading comprehension, as faster reading speed was observed alongside higher accuracy on comprehension questions for passages with higher average word frequency. This implies that, in the context of naturalistic reading, the processing advantage for high-frequency words does not entail a speed-accuracy tradeoff </w:t>
      </w:r>
      <w:r w:rsidR="00547915" w:rsidRPr="004C31F3">
        <w:rPr>
          <w:color w:val="000000" w:themeColor="text1"/>
        </w:rPr>
        <w:fldChar w:fldCharType="begin"/>
      </w:r>
      <w:r w:rsidR="00C93D93" w:rsidRPr="004C31F3">
        <w:rPr>
          <w:color w:val="000000" w:themeColor="text1"/>
        </w:rPr>
        <w:instrText xml:space="preserve"> ADDIN ZOTERO_ITEM CSL_CITATION {"citationID":"a257u6qvma7","properties":{"formattedCitation":"(MacKay, 1982)","plainCitation":"(MacKay, 1982)","noteIndex":0},"citationItems":[{"id":4223,"uris":["http://zotero.org/users/7928190/items/AN6MUY5R"],"itemData":{"id":4223,"type":"article-journal","container-title":"Psychological Review","DOI":"10.1037/0033-295X.89.5.483","ISSN":"1939-1471, 0033-295X","issue":"5","journalAbbreviation":"Psychological Review","language":"en","page":"483-506","source":"DOI.org (Crossref)","title":"The problems of flexibility, fluency, and speed–accuracy trade-off in skilled behavior.","volume":"89","author":[{"family":"MacKay","given":"Donald G."}],"issued":{"date-parts":[["1982",9]]}}}],"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MacKay, 1982)</w:t>
      </w:r>
      <w:r w:rsidR="00547915" w:rsidRPr="004C31F3">
        <w:rPr>
          <w:color w:val="000000" w:themeColor="text1"/>
        </w:rPr>
        <w:fldChar w:fldCharType="end"/>
      </w:r>
      <w:r w:rsidRPr="004C31F3">
        <w:rPr>
          <w:color w:val="000000" w:themeColor="text1"/>
        </w:rPr>
        <w:t>.</w:t>
      </w:r>
    </w:p>
    <w:p w14:paraId="5EF5081E" w14:textId="77777777" w:rsidR="00DF407C" w:rsidRPr="004C31F3" w:rsidRDefault="00DF407C">
      <w:pPr>
        <w:rPr>
          <w:color w:val="000000" w:themeColor="text1"/>
        </w:rPr>
      </w:pPr>
    </w:p>
    <w:p w14:paraId="7945478E" w14:textId="77777777" w:rsidR="00DF407C" w:rsidRPr="004C31F3" w:rsidRDefault="00000000">
      <w:pPr>
        <w:rPr>
          <w:color w:val="000000" w:themeColor="text1"/>
        </w:rPr>
      </w:pPr>
      <w:r w:rsidRPr="004C31F3">
        <w:rPr>
          <w:b/>
          <w:color w:val="000000" w:themeColor="text1"/>
        </w:rPr>
        <w:t>Reversing valence does not appear to disrupt the discourse context</w:t>
      </w:r>
    </w:p>
    <w:p w14:paraId="71D6F890" w14:textId="3E52DE0A" w:rsidR="00DF407C" w:rsidRPr="004C31F3" w:rsidRDefault="00000000" w:rsidP="004C31F3">
      <w:pPr>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we expected a pronounced 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ould depend on the degree to which the higher-level discourse context were disrupted by this reversal in valence. That is, if the valence switch did, indeed, disrupt the accrual of higher</w:t>
      </w:r>
      <w:r w:rsidR="009F5B10" w:rsidRPr="004C31F3">
        <w:rPr>
          <w:color w:val="000000" w:themeColor="text1"/>
        </w:rPr>
        <w:t>-</w:t>
      </w:r>
      <w:r w:rsidRPr="004C31F3">
        <w:rPr>
          <w:color w:val="000000" w:themeColor="text1"/>
        </w:rPr>
        <w:t xml:space="preserve">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p>
    <w:p w14:paraId="5F0A8E64" w14:textId="77777777" w:rsidR="00DF407C" w:rsidRPr="004C31F3" w:rsidRDefault="00DF407C" w:rsidP="004C31F3">
      <w:pPr>
        <w:ind w:firstLine="360"/>
        <w:rPr>
          <w:b/>
          <w:color w:val="000000" w:themeColor="text1"/>
        </w:rPr>
      </w:pPr>
    </w:p>
    <w:p w14:paraId="330589B1" w14:textId="02187882" w:rsidR="00DF407C" w:rsidRPr="004C31F3" w:rsidRDefault="00000000" w:rsidP="004C31F3">
      <w:pPr>
        <w:ind w:firstLine="360"/>
        <w:rPr>
          <w:color w:val="000000" w:themeColor="text1"/>
        </w:rPr>
      </w:pPr>
      <w:r w:rsidRPr="004C31F3">
        <w:rPr>
          <w:color w:val="000000" w:themeColor="text1"/>
        </w:rPr>
        <w:lastRenderedPageBreak/>
        <w:t xml:space="preserve">As explained in the introduction, traditional word frequency effects on N400 amplitudes are diminished when upcoming words are highly predictable from the ongoing discourse context </w:t>
      </w:r>
      <w:r w:rsidR="0069241C" w:rsidRPr="004C31F3">
        <w:rPr>
          <w:color w:val="000000" w:themeColor="text1"/>
        </w:rPr>
        <w:fldChar w:fldCharType="begin"/>
      </w:r>
      <w:r w:rsidR="00C93D93" w:rsidRPr="004C31F3">
        <w:rPr>
          <w:color w:val="000000" w:themeColor="text1"/>
        </w:rPr>
        <w:instrText xml:space="preserve"> ADDIN ZOTERO_ITEM CSL_CITATION {"citationID":"avbasjtl7f","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Payne et al., 2015; Payne &amp; Federmeier, 2019; Van Petten &amp; Kutas, 1990, 1991)</w:t>
      </w:r>
      <w:r w:rsidR="0069241C" w:rsidRPr="004C31F3">
        <w:rPr>
          <w:color w:val="000000" w:themeColor="text1"/>
        </w:rPr>
        <w:fldChar w:fldCharType="end"/>
      </w:r>
      <w:r w:rsidRPr="004C31F3">
        <w:rPr>
          <w:color w:val="000000" w:themeColor="text1"/>
        </w:rPr>
        <w:t xml:space="preserve">. This attenuation of the N400 has been interpreted </w:t>
      </w:r>
      <w:r w:rsidR="0069241C" w:rsidRPr="004C31F3">
        <w:rPr>
          <w:color w:val="000000" w:themeColor="text1"/>
        </w:rPr>
        <w:fldChar w:fldCharType="begin"/>
      </w:r>
      <w:r w:rsidR="00C93D93" w:rsidRPr="004C31F3">
        <w:rPr>
          <w:color w:val="000000" w:themeColor="text1"/>
        </w:rPr>
        <w:instrText xml:space="preserve"> ADDIN ZOTERO_ITEM CSL_CITATION {"citationID":"a3meo8422d","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Delaney-Busch &amp; Kuperberg, 2013)</w:t>
      </w:r>
      <w:r w:rsidR="0069241C" w:rsidRPr="004C31F3">
        <w:rPr>
          <w:color w:val="000000" w:themeColor="text1"/>
        </w:rPr>
        <w:fldChar w:fldCharType="end"/>
      </w:r>
      <w:r w:rsidRPr="004C31F3">
        <w:rPr>
          <w:color w:val="000000" w:themeColor="text1"/>
        </w:rPr>
        <w:t xml:space="preserve"> as a corroboration of context-specific predictive processing: when the semantic features of an incoming word match features that are already highly active as a result of the discourse context, the processing of the incoming word is facilitated. In their study,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2piujgeb7g","properties":{"unsorted":true,"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used emotionality to construct the discourse context. Participants read two-sentence scenarios in which the first sentence established a positive, negative, or neutral context. In the second sentence, the critical word was either congruent or incongruent with the preceding context. For emotional contexts, a reversal in valence was used as the incongruent condition (</w:t>
      </w:r>
      <w:r w:rsidR="00EB7619" w:rsidRPr="004C31F3">
        <w:rPr>
          <w:color w:val="000000" w:themeColor="text1"/>
        </w:rPr>
        <w:t>e.g.,</w:t>
      </w:r>
      <w:r w:rsidRPr="004C31F3">
        <w:rPr>
          <w:color w:val="000000" w:themeColor="text1"/>
        </w:rPr>
        <w:t xml:space="preserve"> "Colin saw a </w:t>
      </w:r>
      <w:r w:rsidRPr="004C31F3">
        <w:rPr>
          <w:i/>
          <w:color w:val="000000" w:themeColor="text1"/>
        </w:rPr>
        <w:t>stunning/horrifying</w:t>
      </w:r>
      <w:r w:rsidRPr="004C31F3">
        <w:rPr>
          <w:color w:val="000000" w:themeColor="text1"/>
        </w:rPr>
        <w:t xml:space="preserve"> object on the ground. He realized it was a </w:t>
      </w:r>
      <w:r w:rsidRPr="004C31F3">
        <w:rPr>
          <w:color w:val="000000" w:themeColor="text1"/>
          <w:u w:val="single"/>
        </w:rPr>
        <w:t>snake/diamond</w:t>
      </w:r>
      <w:r w:rsidRPr="004C31F3">
        <w:rPr>
          <w:color w:val="000000" w:themeColor="text1"/>
        </w:rPr>
        <w:t xml:space="preserve"> right away.") Their results indicated that the reversal in valence did not produce an N400 effect: instead, the N400 to all emotional words was small, regardless of whether the emotional word was congruent with the preceding emotional context. From these results,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rjk3h2vsc","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argued that emotional salience dominates over discourse congruity; that is, the brain prioritizes emotional salience, bypassing the retrieval of semantic features in the typical N400 window.</w:t>
      </w:r>
    </w:p>
    <w:p w14:paraId="76800C56" w14:textId="77777777" w:rsidR="00DF407C" w:rsidRPr="004C31F3" w:rsidRDefault="00DF407C" w:rsidP="004C31F3">
      <w:pPr>
        <w:ind w:firstLine="360"/>
        <w:rPr>
          <w:color w:val="000000" w:themeColor="text1"/>
        </w:rPr>
      </w:pPr>
    </w:p>
    <w:p w14:paraId="2966328F" w14:textId="324F550E" w:rsidR="00DF407C" w:rsidRPr="004C31F3" w:rsidRDefault="00000000" w:rsidP="004C31F3">
      <w:pPr>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xml:space="preserve">, we found an accumulation of word-level frequency effects that caused preswitch passage halves with higher average word frequency to be read at faster speeds. The postswitch passage halves did not display the same pattern. Instead, for postswitch passage halves, faster reading speeds were associated with lower average word frequency. These results imply that discourse context (and predictability) continued to accrue during the postswitch passage half and that the switch in emotional valence did not </w:t>
      </w:r>
      <w:r w:rsidR="00A719D1" w:rsidRPr="004C31F3">
        <w:rPr>
          <w:color w:val="000000" w:themeColor="text1"/>
        </w:rPr>
        <w:t>cause</w:t>
      </w:r>
      <w:r w:rsidRPr="004C31F3">
        <w:rPr>
          <w:color w:val="000000" w:themeColor="text1"/>
        </w:rPr>
        <w:t xml:space="preserve"> processing speeds in the second half of the passage to be driven </w:t>
      </w:r>
      <w:r w:rsidR="00A719D1" w:rsidRPr="004C31F3">
        <w:rPr>
          <w:color w:val="000000" w:themeColor="text1"/>
        </w:rPr>
        <w:t xml:space="preserve">primarily </w:t>
      </w:r>
      <w:r w:rsidRPr="004C31F3">
        <w:rPr>
          <w:color w:val="000000" w:themeColor="text1"/>
        </w:rPr>
        <w:t xml:space="preserve">by lexical frequency effects. Like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ie8f30vf4","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we posit that emotionality serves as a predictive frame in our reading passages, with readers actively anticipating that upcoming words will be highly emotional but without regard for positive or negative valence polarity.</w:t>
      </w:r>
    </w:p>
    <w:p w14:paraId="50AE6067" w14:textId="77777777" w:rsidR="00DF407C" w:rsidRPr="004C31F3" w:rsidRDefault="00DF407C">
      <w:pPr>
        <w:rPr>
          <w:color w:val="000000" w:themeColor="text1"/>
        </w:rPr>
      </w:pPr>
    </w:p>
    <w:p w14:paraId="4CB5420F" w14:textId="2478EF01" w:rsidR="00DF407C" w:rsidRPr="004C31F3" w:rsidRDefault="00000000">
      <w:pPr>
        <w:rPr>
          <w:color w:val="000000" w:themeColor="text1"/>
        </w:rPr>
      </w:pPr>
      <w:r w:rsidRPr="004C31F3">
        <w:rPr>
          <w:b/>
          <w:color w:val="000000" w:themeColor="text1"/>
        </w:rPr>
        <w:t>High</w:t>
      </w:r>
      <w:r w:rsidR="00FB2A9E" w:rsidRPr="004C31F3">
        <w:rPr>
          <w:b/>
          <w:color w:val="000000" w:themeColor="text1"/>
        </w:rPr>
        <w:t>-</w:t>
      </w:r>
      <w:r w:rsidRPr="004C31F3">
        <w:rPr>
          <w:b/>
          <w:color w:val="000000" w:themeColor="text1"/>
        </w:rPr>
        <w:t>frequency negative content is disadvantaged</w:t>
      </w:r>
    </w:p>
    <w:p w14:paraId="60B40FD7" w14:textId="18906AF0" w:rsidR="00DF407C" w:rsidRPr="004C31F3" w:rsidRDefault="00000000" w:rsidP="004C31F3">
      <w:pPr>
        <w:ind w:firstLine="360"/>
        <w:rPr>
          <w:color w:val="000000" w:themeColor="text1"/>
        </w:rPr>
      </w:pPr>
      <w:r w:rsidRPr="004C31F3">
        <w:rPr>
          <w:color w:val="000000" w:themeColor="text1"/>
        </w:rPr>
        <w:t>Orthogonal to effects involving discourse context, we also observed that lexical valence interacted directly with average word frequency, such that high</w:t>
      </w:r>
      <w:r w:rsidR="00FB2A9E" w:rsidRPr="004C31F3">
        <w:rPr>
          <w:color w:val="000000" w:themeColor="text1"/>
        </w:rPr>
        <w:t>-</w:t>
      </w:r>
      <w:r w:rsidRPr="004C31F3">
        <w:rPr>
          <w:color w:val="000000" w:themeColor="text1"/>
        </w:rPr>
        <w:t xml:space="preserve">frequency content was disadvantaged in negative passage halves. Prior work investigating lexical valence while holding word frequency constant has yielded two conflicting lines of results: (1) emotionally valenced words, whether positive or negative, are processed faster than neutral words </w:t>
      </w:r>
      <w:r w:rsidR="00C870AC" w:rsidRPr="004C31F3">
        <w:rPr>
          <w:color w:val="000000" w:themeColor="text1"/>
        </w:rPr>
        <w:fldChar w:fldCharType="begin"/>
      </w:r>
      <w:r w:rsidR="00F14489" w:rsidRPr="004C31F3">
        <w:rPr>
          <w:color w:val="000000" w:themeColor="text1"/>
        </w:rPr>
        <w:instrText xml:space="preserve"> ADDIN ZOTERO_ITEM CSL_CITATION {"citationID":"a2mpqi0163k","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C870AC"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C870AC" w:rsidRPr="004C31F3">
        <w:rPr>
          <w:color w:val="000000" w:themeColor="text1"/>
        </w:rPr>
        <w:fldChar w:fldCharType="end"/>
      </w:r>
      <w:r w:rsidRPr="004C31F3">
        <w:rPr>
          <w:color w:val="000000" w:themeColor="text1"/>
        </w:rPr>
        <w:t xml:space="preserve"> or (2) positive words display a processing advantage over both negative and neutral words </w:t>
      </w:r>
      <w:r w:rsidR="00394B6C" w:rsidRPr="004C31F3">
        <w:rPr>
          <w:color w:val="000000" w:themeColor="text1"/>
        </w:rPr>
        <w:fldChar w:fldCharType="begin"/>
      </w:r>
      <w:r w:rsidR="00C93D93" w:rsidRPr="004C31F3">
        <w:rPr>
          <w:color w:val="000000" w:themeColor="text1"/>
        </w:rPr>
        <w:instrText xml:space="preserve"> ADDIN ZOTERO_ITEM CSL_CITATION {"citationID":"a1qq173gv2n","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394B6C" w:rsidRPr="004C31F3">
        <w:rPr>
          <w:color w:val="000000" w:themeColor="text1"/>
        </w:rPr>
        <w:fldChar w:fldCharType="separate"/>
      </w:r>
      <w:r w:rsidR="00C93D93" w:rsidRPr="004C31F3">
        <w:rPr>
          <w:color w:val="000000" w:themeColor="text1"/>
        </w:rPr>
        <w:t>(Barriga-Paulino et al., 2022; Estes &amp; Adelman, 2008; Estes &amp; Verges, 2008; Kuperman et al., 2014; Larsen et al., 2008; Scott et al., 2014)</w:t>
      </w:r>
      <w:r w:rsidR="00394B6C" w:rsidRPr="004C31F3">
        <w:rPr>
          <w:color w:val="000000" w:themeColor="text1"/>
        </w:rPr>
        <w:fldChar w:fldCharType="end"/>
      </w:r>
      <w:r w:rsidRPr="004C31F3">
        <w:rPr>
          <w:color w:val="000000" w:themeColor="text1"/>
        </w:rPr>
        <w:t xml:space="preserve">. However, when interactions between word frequency and lexical valence are considered, it is specifically high-frequency negative words </w:t>
      </w:r>
      <w:r w:rsidRPr="004C31F3">
        <w:rPr>
          <w:color w:val="000000" w:themeColor="text1"/>
        </w:rPr>
        <w:lastRenderedPageBreak/>
        <w:t xml:space="preserve">that underperform, demonstrating slowed response times in lexical decision </w:t>
      </w:r>
      <w:r w:rsidR="008D7E5B" w:rsidRPr="004C31F3">
        <w:rPr>
          <w:color w:val="000000" w:themeColor="text1"/>
        </w:rPr>
        <w:fldChar w:fldCharType="begin"/>
      </w:r>
      <w:r w:rsidR="00C93D93"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Kuchinke et al., 2007; Méndez-Bértolo et al., 2011; Scott et al., 2009, 2014)</w:t>
      </w:r>
      <w:r w:rsidR="008D7E5B" w:rsidRPr="004C31F3">
        <w:rPr>
          <w:color w:val="000000" w:themeColor="text1"/>
        </w:rPr>
        <w:fldChar w:fldCharType="end"/>
      </w:r>
      <w:r w:rsidRPr="004C31F3">
        <w:rPr>
          <w:color w:val="000000" w:themeColor="text1"/>
        </w:rPr>
        <w:t xml:space="preserve"> and longer fixation durations in eye-tracking </w:t>
      </w:r>
      <w:r w:rsidR="008D7E5B" w:rsidRPr="004C31F3">
        <w:rPr>
          <w:color w:val="000000" w:themeColor="text1"/>
        </w:rPr>
        <w:fldChar w:fldCharType="begin"/>
      </w:r>
      <w:r w:rsidR="00F14489"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Scott et al., 2012)</w:t>
      </w:r>
      <w:r w:rsidR="008D7E5B" w:rsidRPr="004C31F3">
        <w:rPr>
          <w:color w:val="000000" w:themeColor="text1"/>
        </w:rPr>
        <w:fldChar w:fldCharType="end"/>
      </w:r>
      <w:r w:rsidRPr="004C31F3">
        <w:rPr>
          <w:color w:val="000000" w:themeColor="text1"/>
        </w:rPr>
        <w:t>. This same pattern emerges in our results. Across passage positions, negatively valenced passages with higher average word frequency were read more slowly. Thus, interactive effects of valence and word frequency previously demonstrated in traditional, highly-constrained experimental designs appear to generalize to naturalistic oral reading of multi-sentence passages. However, across word frequency values, we did not see a specific advantage for either positive or negative content.</w:t>
      </w:r>
    </w:p>
    <w:p w14:paraId="76D09580" w14:textId="77777777" w:rsidR="00DF407C" w:rsidRPr="004C31F3" w:rsidRDefault="00DF407C">
      <w:pPr>
        <w:rPr>
          <w:color w:val="000000" w:themeColor="text1"/>
        </w:rPr>
      </w:pPr>
    </w:p>
    <w:p w14:paraId="3B044D01" w14:textId="77777777" w:rsidR="00DF407C" w:rsidRPr="004C31F3" w:rsidRDefault="00000000">
      <w:pPr>
        <w:rPr>
          <w:b/>
          <w:color w:val="000000" w:themeColor="text1"/>
        </w:rPr>
      </w:pPr>
      <w:r w:rsidRPr="004C31F3">
        <w:rPr>
          <w:b/>
          <w:color w:val="000000" w:themeColor="text1"/>
        </w:rPr>
        <w:t>Strengths, limitations, and future directions</w:t>
      </w:r>
    </w:p>
    <w:p w14:paraId="2F0B02CB" w14:textId="32BDBF5A" w:rsidR="00DF407C" w:rsidRPr="004C31F3" w:rsidRDefault="00000000" w:rsidP="004C31F3">
      <w:pPr>
        <w:ind w:firstLine="360"/>
        <w:rPr>
          <w:color w:val="000000" w:themeColor="text1"/>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 </w:t>
      </w:r>
      <w:r w:rsidR="00BC376B" w:rsidRPr="004C31F3">
        <w:rPr>
          <w:color w:val="000000" w:themeColor="text1"/>
        </w:rPr>
        <w:t>S</w:t>
      </w:r>
      <w:r w:rsidRPr="004C31F3">
        <w:rPr>
          <w:color w:val="000000" w:themeColor="text1"/>
        </w:rPr>
        <w:t xml:space="preserve">ome prior work has found gender differences in word valence ratings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xml:space="preserve">; future work should therefore </w:t>
      </w:r>
      <w:r w:rsidR="00BC376B" w:rsidRPr="004C31F3">
        <w:rPr>
          <w:color w:val="000000" w:themeColor="text1"/>
        </w:rPr>
        <w:t>leverage designs that explore whether gender or biological sex moderate the effects reported in the current study</w:t>
      </w:r>
      <w:r w:rsidRPr="004C31F3">
        <w:rPr>
          <w:color w:val="000000" w:themeColor="text1"/>
        </w:rPr>
        <w:t>.</w:t>
      </w:r>
    </w:p>
    <w:p w14:paraId="54770102" w14:textId="77777777" w:rsidR="00DF407C" w:rsidRPr="004C31F3" w:rsidRDefault="00DF407C">
      <w:pPr>
        <w:rPr>
          <w:b/>
          <w:color w:val="000000" w:themeColor="text1"/>
        </w:rPr>
      </w:pPr>
    </w:p>
    <w:p w14:paraId="746E8CB4" w14:textId="77777777" w:rsidR="00DF407C" w:rsidRPr="004C31F3" w:rsidRDefault="00000000">
      <w:pPr>
        <w:rPr>
          <w:b/>
          <w:color w:val="000000" w:themeColor="text1"/>
        </w:rPr>
      </w:pPr>
      <w:r w:rsidRPr="004C31F3">
        <w:rPr>
          <w:b/>
          <w:color w:val="000000" w:themeColor="text1"/>
        </w:rPr>
        <w:t>Conclusions</w:t>
      </w:r>
    </w:p>
    <w:p w14:paraId="5018D392" w14:textId="42A82E26" w:rsidR="00DF407C" w:rsidRPr="004C31F3" w:rsidRDefault="00000000" w:rsidP="004C31F3">
      <w:pPr>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lexical processing, as well as how </w:t>
      </w:r>
      <w:r w:rsidR="00292363" w:rsidRPr="004C31F3">
        <w:rPr>
          <w:color w:val="000000" w:themeColor="text1"/>
        </w:rPr>
        <w:t>this</w:t>
      </w:r>
      <w:r w:rsidRPr="004C31F3">
        <w:rPr>
          <w:color w:val="000000" w:themeColor="text1"/>
        </w:rPr>
        <w:t xml:space="preserve"> influence unfolds over time. However, typical 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In preswitch passage halves, we observed traditional word frequency effects, with faster reading speeds when average word frequency was high. In postswitch passage halves, traditional frequency effects were diminished, which we interpret as evidence that discourse context was high and that positive and negative content contributed to a similar predictive frame (i.e., an increased expectancy for emotional words). Turning to the interaction between frequency and valence, our findings again mirrored the existing literature: high-frequency negative content was disadvantaged, and negative passage halves with higher average word frequency were read the slowest. Overall, we demonstrate that oral reading speed is a useful proxy for classic measures used in reading research.</w:t>
      </w:r>
    </w:p>
    <w:p w14:paraId="63795D61" w14:textId="77777777" w:rsidR="00DF407C" w:rsidRDefault="00000000">
      <w:pPr>
        <w:pStyle w:val="Heading1"/>
      </w:pPr>
      <w:bookmarkStart w:id="5" w:name="_28iqkof653hx" w:colFirst="0" w:colLast="0"/>
      <w:bookmarkEnd w:id="5"/>
      <w:r>
        <w:lastRenderedPageBreak/>
        <w:t>DATA AVAILABILITY</w:t>
      </w:r>
    </w:p>
    <w:p w14:paraId="42004E2B" w14:textId="77777777" w:rsidR="00DF407C" w:rsidRDefault="00000000">
      <w:r>
        <w:t>Our analysis code and data are available at https://osf.io/pn2hu/. Passage stimuli are included as supplementary information in this preprint, and are also available at https://github.com/NDCLab/readAloud-valence-dataset.</w:t>
      </w:r>
    </w:p>
    <w:p w14:paraId="20C3B219" w14:textId="77777777" w:rsidR="00DF407C" w:rsidRDefault="00000000">
      <w:pPr>
        <w:pStyle w:val="Heading1"/>
      </w:pPr>
      <w:bookmarkStart w:id="6" w:name="_lssqza63hhqf" w:colFirst="0" w:colLast="0"/>
      <w:bookmarkEnd w:id="6"/>
      <w:r>
        <w:t>CONFLICTS OF INTEREST</w:t>
      </w:r>
    </w:p>
    <w:p w14:paraId="0E9420D5" w14:textId="77777777" w:rsidR="00DF407C" w:rsidRDefault="00000000">
      <w:r>
        <w:t>The authors report no conflicts of interest.</w:t>
      </w:r>
    </w:p>
    <w:p w14:paraId="63BC443F" w14:textId="77777777" w:rsidR="00DF407C" w:rsidRDefault="00000000">
      <w:pPr>
        <w:pStyle w:val="Heading1"/>
      </w:pPr>
      <w:bookmarkStart w:id="7" w:name="_xvpm7oar66bp" w:colFirst="0" w:colLast="0"/>
      <w:bookmarkEnd w:id="7"/>
      <w:r>
        <w:t>ACKNOWLEDGMENTS</w:t>
      </w:r>
    </w:p>
    <w:p w14:paraId="48931FEB" w14:textId="77777777" w:rsidR="00DF407C" w:rsidRDefault="00000000">
      <w:r>
        <w:t>We would like to thank Laura Gallardo and Maria Rodriguez for their invaluable efforts in coding the passage timestamps.</w:t>
      </w:r>
    </w:p>
    <w:p w14:paraId="4F3C5DF3" w14:textId="64712146" w:rsidR="00DF407C" w:rsidRDefault="00000000">
      <w:pPr>
        <w:pStyle w:val="Heading1"/>
      </w:pPr>
      <w:bookmarkStart w:id="8" w:name="_g6n9u21lc4su" w:colFirst="0" w:colLast="0"/>
      <w:bookmarkEnd w:id="8"/>
      <w:r>
        <w:t>REFERENCES</w:t>
      </w:r>
    </w:p>
    <w:p w14:paraId="2CD9D042" w14:textId="77777777" w:rsidR="00292363" w:rsidRPr="00292363" w:rsidRDefault="007A1B0A"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fldChar w:fldCharType="begin"/>
      </w:r>
      <w:r w:rsidR="00292363" w:rsidRPr="00292363">
        <w:rPr>
          <w:rFonts w:asciiTheme="minorBidi" w:hAnsiTheme="minorBidi" w:cstheme="minorBidi"/>
          <w:sz w:val="20"/>
          <w:szCs w:val="20"/>
        </w:rPr>
        <w:instrText xml:space="preserve"> ADDIN ZOTERO_BIBL {"uncited":[],"omitted":[],"custom":[]} CSL_BIBLIOGRAPHY </w:instrText>
      </w:r>
      <w:r w:rsidRPr="00292363">
        <w:rPr>
          <w:rFonts w:asciiTheme="minorBidi" w:hAnsiTheme="minorBidi" w:cstheme="minorBidi"/>
          <w:sz w:val="20"/>
          <w:szCs w:val="20"/>
        </w:rPr>
        <w:fldChar w:fldCharType="separate"/>
      </w:r>
      <w:r w:rsidR="00292363" w:rsidRPr="00292363">
        <w:rPr>
          <w:rFonts w:asciiTheme="minorBidi" w:hAnsiTheme="minorBidi" w:cstheme="minorBidi"/>
          <w:sz w:val="20"/>
          <w:szCs w:val="20"/>
        </w:rPr>
        <w:t xml:space="preserve">Balota, D. A., &amp; Chumbley, J. I. (1984). Are Lexical Decisions a Good Measure of Lexical Access? The Role of Word Frequency in the Neglected Decision Stage. </w:t>
      </w:r>
      <w:r w:rsidR="00292363" w:rsidRPr="00292363">
        <w:rPr>
          <w:rFonts w:asciiTheme="minorBidi" w:hAnsiTheme="minorBidi" w:cstheme="minorBidi"/>
          <w:i/>
          <w:iCs/>
          <w:sz w:val="20"/>
          <w:szCs w:val="20"/>
        </w:rPr>
        <w:t>Journal of Experimental Psychology:  Human Perception and Performance</w:t>
      </w:r>
      <w:r w:rsidR="00292363" w:rsidRPr="00292363">
        <w:rPr>
          <w:rFonts w:asciiTheme="minorBidi" w:hAnsiTheme="minorBidi" w:cstheme="minorBidi"/>
          <w:sz w:val="20"/>
          <w:szCs w:val="20"/>
        </w:rPr>
        <w:t xml:space="preserve">, </w:t>
      </w:r>
      <w:r w:rsidR="00292363" w:rsidRPr="00292363">
        <w:rPr>
          <w:rFonts w:asciiTheme="minorBidi" w:hAnsiTheme="minorBidi" w:cstheme="minorBidi"/>
          <w:i/>
          <w:iCs/>
          <w:sz w:val="20"/>
          <w:szCs w:val="20"/>
        </w:rPr>
        <w:t>3</w:t>
      </w:r>
      <w:r w:rsidR="00292363" w:rsidRPr="00292363">
        <w:rPr>
          <w:rFonts w:asciiTheme="minorBidi" w:hAnsiTheme="minorBidi" w:cstheme="minorBidi"/>
          <w:sz w:val="20"/>
          <w:szCs w:val="20"/>
        </w:rPr>
        <w:t>, 340–357. https://doi.org/10.1037//0096-1523.10.3.340</w:t>
      </w:r>
    </w:p>
    <w:p w14:paraId="3B175130"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alota, D. A., &amp; Spieler, D. H. (1999). Word Frequency, Repetition, and Lexicality Effects in Word Recognition Tasks: Beyond Measures of Central Tendency. </w:t>
      </w:r>
      <w:r w:rsidRPr="00292363">
        <w:rPr>
          <w:rFonts w:asciiTheme="minorBidi" w:hAnsiTheme="minorBidi" w:cstheme="minorBidi"/>
          <w:i/>
          <w:iCs/>
          <w:sz w:val="20"/>
          <w:szCs w:val="20"/>
        </w:rPr>
        <w:t>Journal of Experimental Psychology: General</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28</w:t>
      </w:r>
      <w:r w:rsidRPr="00292363">
        <w:rPr>
          <w:rFonts w:asciiTheme="minorBidi" w:hAnsiTheme="minorBidi" w:cstheme="minorBidi"/>
          <w:sz w:val="20"/>
          <w:szCs w:val="20"/>
        </w:rPr>
        <w:t>(1), 32–55. https://doi.org/10.1037//0096-3445.128.1.32</w:t>
      </w:r>
    </w:p>
    <w:p w14:paraId="089276C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alota, D. A., Yap, M. J., Hutchison, K. A., Cortese, M. J., Kessler, B., Loftis, B., Neely, J. H., Nelson, D. L., Simpson, G. B., &amp; Treiman, R. (2007). The English Lexicon Project. </w:t>
      </w:r>
      <w:r w:rsidRPr="00292363">
        <w:rPr>
          <w:rFonts w:asciiTheme="minorBidi" w:hAnsiTheme="minorBidi" w:cstheme="minorBidi"/>
          <w:i/>
          <w:iCs/>
          <w:sz w:val="20"/>
          <w:szCs w:val="20"/>
        </w:rPr>
        <w:t>Behavior Research Method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39</w:t>
      </w:r>
      <w:r w:rsidRPr="00292363">
        <w:rPr>
          <w:rFonts w:asciiTheme="minorBidi" w:hAnsiTheme="minorBidi" w:cstheme="minorBidi"/>
          <w:sz w:val="20"/>
          <w:szCs w:val="20"/>
        </w:rPr>
        <w:t>(3), 445–459. https://doi.org/10.3758/BF03193014</w:t>
      </w:r>
    </w:p>
    <w:p w14:paraId="75E3900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arber, H., Vergara, M., &amp; Carreiras, M. (2004). Syllable-frequency effects in visual word recognition: Evidence from ERPs. </w:t>
      </w:r>
      <w:r w:rsidRPr="00292363">
        <w:rPr>
          <w:rFonts w:asciiTheme="minorBidi" w:hAnsiTheme="minorBidi" w:cstheme="minorBidi"/>
          <w:i/>
          <w:iCs/>
          <w:sz w:val="20"/>
          <w:szCs w:val="20"/>
        </w:rPr>
        <w:t>Cognitive Neuroscience and Neuro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5</w:t>
      </w:r>
      <w:r w:rsidRPr="00292363">
        <w:rPr>
          <w:rFonts w:asciiTheme="minorBidi" w:hAnsiTheme="minorBidi" w:cstheme="minorBidi"/>
          <w:sz w:val="20"/>
          <w:szCs w:val="20"/>
        </w:rPr>
        <w:t>(3), 545–548.</w:t>
      </w:r>
    </w:p>
    <w:p w14:paraId="361A21CF"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arriga-Paulino, C. I., Guerreiro, M., Faísca, L., &amp; Reis, A. (2022). Does emotional valence modulate word recognition? A behavioral study manipulating frequency and arousal. </w:t>
      </w:r>
      <w:r w:rsidRPr="00292363">
        <w:rPr>
          <w:rFonts w:asciiTheme="minorBidi" w:hAnsiTheme="minorBidi" w:cstheme="minorBidi"/>
          <w:i/>
          <w:iCs/>
          <w:sz w:val="20"/>
          <w:szCs w:val="20"/>
        </w:rPr>
        <w:t>Acta Psychologica</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23</w:t>
      </w:r>
      <w:r w:rsidRPr="00292363">
        <w:rPr>
          <w:rFonts w:asciiTheme="minorBidi" w:hAnsiTheme="minorBidi" w:cstheme="minorBidi"/>
          <w:sz w:val="20"/>
          <w:szCs w:val="20"/>
        </w:rPr>
        <w:t>, 103484. https://doi.org/10.1016/j.actpsy.2021.103484</w:t>
      </w:r>
    </w:p>
    <w:p w14:paraId="238FC902"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ates, D., Mächler, M., Bolker, B., &amp; Walker, S. (2015). Fitting Linear Mixed-Effects Models Using lme4. </w:t>
      </w:r>
      <w:r w:rsidRPr="00292363">
        <w:rPr>
          <w:rFonts w:asciiTheme="minorBidi" w:hAnsiTheme="minorBidi" w:cstheme="minorBidi"/>
          <w:i/>
          <w:iCs/>
          <w:sz w:val="20"/>
          <w:szCs w:val="20"/>
        </w:rPr>
        <w:t>Journal of Statistical Softwar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67</w:t>
      </w:r>
      <w:r w:rsidRPr="00292363">
        <w:rPr>
          <w:rFonts w:asciiTheme="minorBidi" w:hAnsiTheme="minorBidi" w:cstheme="minorBidi"/>
          <w:sz w:val="20"/>
          <w:szCs w:val="20"/>
        </w:rPr>
        <w:t>(1). https://doi.org/10.18637/jss.v067.i01</w:t>
      </w:r>
    </w:p>
    <w:p w14:paraId="5E1F1E2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oersma, P., &amp; Weenink, D. (2001). PRAAT, a system for doing phonetics by computer. </w:t>
      </w:r>
      <w:r w:rsidRPr="00292363">
        <w:rPr>
          <w:rFonts w:asciiTheme="minorBidi" w:hAnsiTheme="minorBidi" w:cstheme="minorBidi"/>
          <w:i/>
          <w:iCs/>
          <w:sz w:val="20"/>
          <w:szCs w:val="20"/>
        </w:rPr>
        <w:t>Glot International</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5</w:t>
      </w:r>
      <w:r w:rsidRPr="00292363">
        <w:rPr>
          <w:rFonts w:asciiTheme="minorBidi" w:hAnsiTheme="minorBidi" w:cstheme="minorBidi"/>
          <w:sz w:val="20"/>
          <w:szCs w:val="20"/>
        </w:rPr>
        <w:t>, 341–345.</w:t>
      </w:r>
    </w:p>
    <w:p w14:paraId="6AD4A27F"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ridges, D., Pitiot, A., MacAskill, M. R., &amp; Peirce, J. W. (2020). The timing mega-study: Comparing a range of experiment generators, both lab-based and online. </w:t>
      </w:r>
      <w:r w:rsidRPr="00292363">
        <w:rPr>
          <w:rFonts w:asciiTheme="minorBidi" w:hAnsiTheme="minorBidi" w:cstheme="minorBidi"/>
          <w:i/>
          <w:iCs/>
          <w:sz w:val="20"/>
          <w:szCs w:val="20"/>
        </w:rPr>
        <w:t>PeerJ</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w:t>
      </w:r>
      <w:r w:rsidRPr="00292363">
        <w:rPr>
          <w:rFonts w:asciiTheme="minorBidi" w:hAnsiTheme="minorBidi" w:cstheme="minorBidi"/>
          <w:sz w:val="20"/>
          <w:szCs w:val="20"/>
        </w:rPr>
        <w:t>, e9414. https://doi.org/10.7717/peerj.9414</w:t>
      </w:r>
    </w:p>
    <w:p w14:paraId="7A6AC44A"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Brysbaert, M., &amp; New, B. (2009). Moving beyond Kučera and Francis: A critical evaluation of current word frequency norms and the introduction of a new and improved word frequency measure for American English. </w:t>
      </w:r>
      <w:r w:rsidRPr="00292363">
        <w:rPr>
          <w:rFonts w:asciiTheme="minorBidi" w:hAnsiTheme="minorBidi" w:cstheme="minorBidi"/>
          <w:i/>
          <w:iCs/>
          <w:sz w:val="20"/>
          <w:szCs w:val="20"/>
        </w:rPr>
        <w:t>Behavior Research Method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1</w:t>
      </w:r>
      <w:r w:rsidRPr="00292363">
        <w:rPr>
          <w:rFonts w:asciiTheme="minorBidi" w:hAnsiTheme="minorBidi" w:cstheme="minorBidi"/>
          <w:sz w:val="20"/>
          <w:szCs w:val="20"/>
        </w:rPr>
        <w:t>(4), 977–990. https://doi.org/10.3758/BRM.41.4.977</w:t>
      </w:r>
    </w:p>
    <w:p w14:paraId="6CF94949"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Chou, L.-C., Pan, Y.-L., &amp; Lee, C. (2020). Emotion anticipation induces emotion effects in neutral words during sentence reading: Evidence from event-related potentials. </w:t>
      </w:r>
      <w:r w:rsidRPr="00292363">
        <w:rPr>
          <w:rFonts w:asciiTheme="minorBidi" w:hAnsiTheme="minorBidi" w:cstheme="minorBidi"/>
          <w:i/>
          <w:iCs/>
          <w:sz w:val="20"/>
          <w:szCs w:val="20"/>
        </w:rPr>
        <w:t>Cognitive, Affective, &amp; Behavioral Neuroscienc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0</w:t>
      </w:r>
      <w:r w:rsidRPr="00292363">
        <w:rPr>
          <w:rFonts w:asciiTheme="minorBidi" w:hAnsiTheme="minorBidi" w:cstheme="minorBidi"/>
          <w:sz w:val="20"/>
          <w:szCs w:val="20"/>
        </w:rPr>
        <w:t>(6), 1294–1308. https://doi.org/10.3758/s13415-020-00835-z</w:t>
      </w:r>
    </w:p>
    <w:p w14:paraId="327D5FD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Delaney-Busch, N., &amp; Kuperberg, G. (2013). Friendly drug-dealers and terrifying puppies: Affective primacy can attenuate the N400 effect in emotional discourse contexts. </w:t>
      </w:r>
      <w:r w:rsidRPr="00292363">
        <w:rPr>
          <w:rFonts w:asciiTheme="minorBidi" w:hAnsiTheme="minorBidi" w:cstheme="minorBidi"/>
          <w:i/>
          <w:iCs/>
          <w:sz w:val="20"/>
          <w:szCs w:val="20"/>
        </w:rPr>
        <w:t>Cognitive, Affective, &amp; Behavioral Neuroscienc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3</w:t>
      </w:r>
      <w:r w:rsidRPr="00292363">
        <w:rPr>
          <w:rFonts w:asciiTheme="minorBidi" w:hAnsiTheme="minorBidi" w:cstheme="minorBidi"/>
          <w:sz w:val="20"/>
          <w:szCs w:val="20"/>
        </w:rPr>
        <w:t>(3), 473–490. https://doi.org/10.3758/s13415-013-0159-5</w:t>
      </w:r>
    </w:p>
    <w:p w14:paraId="0ED2B1B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Estes, Z., &amp; Adelman, J. S. (2008). Automatic vigilance for negative words in lexical decision and naming: Comment on Larsen, Mercer, and Balota (2006). </w:t>
      </w:r>
      <w:r w:rsidRPr="00292363">
        <w:rPr>
          <w:rFonts w:asciiTheme="minorBidi" w:hAnsiTheme="minorBidi" w:cstheme="minorBidi"/>
          <w:i/>
          <w:iCs/>
          <w:sz w:val="20"/>
          <w:szCs w:val="20"/>
        </w:rPr>
        <w:t>Emo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w:t>
      </w:r>
      <w:r w:rsidRPr="00292363">
        <w:rPr>
          <w:rFonts w:asciiTheme="minorBidi" w:hAnsiTheme="minorBidi" w:cstheme="minorBidi"/>
          <w:sz w:val="20"/>
          <w:szCs w:val="20"/>
        </w:rPr>
        <w:t>(4), 441–444. https://doi.org/10.1037/1528-3542.8.4.441</w:t>
      </w:r>
    </w:p>
    <w:p w14:paraId="43F8A7ED"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Estes, Z., &amp; Verges, M. (2008). Freeze or flee? Negative stimuli elicit selective responding. </w:t>
      </w:r>
      <w:r w:rsidRPr="00292363">
        <w:rPr>
          <w:rFonts w:asciiTheme="minorBidi" w:hAnsiTheme="minorBidi" w:cstheme="minorBidi"/>
          <w:i/>
          <w:iCs/>
          <w:sz w:val="20"/>
          <w:szCs w:val="20"/>
        </w:rPr>
        <w:t>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08</w:t>
      </w:r>
      <w:r w:rsidRPr="00292363">
        <w:rPr>
          <w:rFonts w:asciiTheme="minorBidi" w:hAnsiTheme="minorBidi" w:cstheme="minorBidi"/>
          <w:sz w:val="20"/>
          <w:szCs w:val="20"/>
        </w:rPr>
        <w:t>(2), 557–565. https://doi.org/10.1016/j.cognition.2008.03.003</w:t>
      </w:r>
    </w:p>
    <w:p w14:paraId="354EFEE6"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lastRenderedPageBreak/>
        <w:t xml:space="preserve">Federmeier, K. D. (2007). Thinking ahead: The role and roots of prediction in language comprehension. </w:t>
      </w:r>
      <w:r w:rsidRPr="00292363">
        <w:rPr>
          <w:rFonts w:asciiTheme="minorBidi" w:hAnsiTheme="minorBidi" w:cstheme="minorBidi"/>
          <w:i/>
          <w:iCs/>
          <w:sz w:val="20"/>
          <w:szCs w:val="20"/>
        </w:rPr>
        <w:t>Psychophysi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4</w:t>
      </w:r>
      <w:r w:rsidRPr="00292363">
        <w:rPr>
          <w:rFonts w:asciiTheme="minorBidi" w:hAnsiTheme="minorBidi" w:cstheme="minorBidi"/>
          <w:sz w:val="20"/>
          <w:szCs w:val="20"/>
        </w:rPr>
        <w:t>(4), 491–505. https://doi.org/10.1111/j.1469-8986.2007.00531.x</w:t>
      </w:r>
    </w:p>
    <w:p w14:paraId="32958231"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Fischer-Baum, S., Dickson, D. S., &amp; Federmeier, K. D. (2014). Frequency and regularity effects in reading are task dependent: Evidence from ERPs. </w:t>
      </w:r>
      <w:r w:rsidRPr="00292363">
        <w:rPr>
          <w:rFonts w:asciiTheme="minorBidi" w:hAnsiTheme="minorBidi" w:cstheme="minorBidi"/>
          <w:i/>
          <w:iCs/>
          <w:sz w:val="20"/>
          <w:szCs w:val="20"/>
        </w:rPr>
        <w:t>Language, Cognition and Neuroscienc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9</w:t>
      </w:r>
      <w:r w:rsidRPr="00292363">
        <w:rPr>
          <w:rFonts w:asciiTheme="minorBidi" w:hAnsiTheme="minorBidi" w:cstheme="minorBidi"/>
          <w:sz w:val="20"/>
          <w:szCs w:val="20"/>
        </w:rPr>
        <w:t>(10), 1342–1355. https://doi.org/10.1080/23273798.2014.927067</w:t>
      </w:r>
    </w:p>
    <w:p w14:paraId="2CB053F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Haro, J., Guasch, M., Vallès, B., &amp; Ferré, P. (2017). Is pupillary response a reliable index of word recognition? Evidence from a delayed lexical decision task. </w:t>
      </w:r>
      <w:r w:rsidRPr="00292363">
        <w:rPr>
          <w:rFonts w:asciiTheme="minorBidi" w:hAnsiTheme="minorBidi" w:cstheme="minorBidi"/>
          <w:i/>
          <w:iCs/>
          <w:sz w:val="20"/>
          <w:szCs w:val="20"/>
        </w:rPr>
        <w:t>Behavior Research Method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9</w:t>
      </w:r>
      <w:r w:rsidRPr="00292363">
        <w:rPr>
          <w:rFonts w:asciiTheme="minorBidi" w:hAnsiTheme="minorBidi" w:cstheme="minorBidi"/>
          <w:sz w:val="20"/>
          <w:szCs w:val="20"/>
        </w:rPr>
        <w:t>(5), 1930–1938. https://doi.org/10.3758/s13428-016-0835-9</w:t>
      </w:r>
    </w:p>
    <w:p w14:paraId="0391ED1F"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Harris, P. A., Taylor, R., Minor, B. L., Elliott, V., Fernandez, M., O’Neal, L., McLeod, L., Delacqua, G., Delacqua, F., Kirby, J., &amp; Duda, S. N. (2019). The REDCap consortium: Building an international community of software platform partners. </w:t>
      </w:r>
      <w:r w:rsidRPr="00292363">
        <w:rPr>
          <w:rFonts w:asciiTheme="minorBidi" w:hAnsiTheme="minorBidi" w:cstheme="minorBidi"/>
          <w:i/>
          <w:iCs/>
          <w:sz w:val="20"/>
          <w:szCs w:val="20"/>
        </w:rPr>
        <w:t>Journal of Biomedical Informatic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95</w:t>
      </w:r>
      <w:r w:rsidRPr="00292363">
        <w:rPr>
          <w:rFonts w:asciiTheme="minorBidi" w:hAnsiTheme="minorBidi" w:cstheme="minorBidi"/>
          <w:sz w:val="20"/>
          <w:szCs w:val="20"/>
        </w:rPr>
        <w:t>, 103208. https://doi.org/10.1016/j.jbi.2019.103208</w:t>
      </w:r>
    </w:p>
    <w:p w14:paraId="10426F31"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Herbert, C., Ethofer, T., Anders, S., Junghofer, M., Wildgruber, D., Grodd, W., &amp; Kissler, J. (2009). Amygdala activation during reading of emotional adjectives—An advantage for pleasant content. </w:t>
      </w:r>
      <w:r w:rsidRPr="00292363">
        <w:rPr>
          <w:rFonts w:asciiTheme="minorBidi" w:hAnsiTheme="minorBidi" w:cstheme="minorBidi"/>
          <w:i/>
          <w:iCs/>
          <w:sz w:val="20"/>
          <w:szCs w:val="20"/>
        </w:rPr>
        <w:t>Social Cognitive and Affective Neuroscienc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w:t>
      </w:r>
      <w:r w:rsidRPr="00292363">
        <w:rPr>
          <w:rFonts w:asciiTheme="minorBidi" w:hAnsiTheme="minorBidi" w:cstheme="minorBidi"/>
          <w:sz w:val="20"/>
          <w:szCs w:val="20"/>
        </w:rPr>
        <w:t>(1), 35–49. https://doi.org/10.1093/scan/nsn027</w:t>
      </w:r>
    </w:p>
    <w:p w14:paraId="5FB075BA"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Herbert, C., Junghofer, M., &amp; Kissler, J. (2008). Event related potentials to emotional adjectives during reading. </w:t>
      </w:r>
      <w:r w:rsidRPr="00292363">
        <w:rPr>
          <w:rFonts w:asciiTheme="minorBidi" w:hAnsiTheme="minorBidi" w:cstheme="minorBidi"/>
          <w:i/>
          <w:iCs/>
          <w:sz w:val="20"/>
          <w:szCs w:val="20"/>
        </w:rPr>
        <w:t>Psychophysi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5</w:t>
      </w:r>
      <w:r w:rsidRPr="00292363">
        <w:rPr>
          <w:rFonts w:asciiTheme="minorBidi" w:hAnsiTheme="minorBidi" w:cstheme="minorBidi"/>
          <w:sz w:val="20"/>
          <w:szCs w:val="20"/>
        </w:rPr>
        <w:t>(3), 487–498. https://doi.org/10.1111/j.1469-8986.2007.00638.x</w:t>
      </w:r>
    </w:p>
    <w:p w14:paraId="0FA152FD"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Hsu, C.-T., Jacobs, A. M., Citron, F. M. M., &amp; Conrad, M. (2015). The emotion potential of words and passages in reading Harry Potter – An fMRI study. </w:t>
      </w:r>
      <w:r w:rsidRPr="00292363">
        <w:rPr>
          <w:rFonts w:asciiTheme="minorBidi" w:hAnsiTheme="minorBidi" w:cstheme="minorBidi"/>
          <w:i/>
          <w:iCs/>
          <w:sz w:val="20"/>
          <w:szCs w:val="20"/>
        </w:rPr>
        <w:t>Brain and Languag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42</w:t>
      </w:r>
      <w:r w:rsidRPr="00292363">
        <w:rPr>
          <w:rFonts w:asciiTheme="minorBidi" w:hAnsiTheme="minorBidi" w:cstheme="minorBidi"/>
          <w:sz w:val="20"/>
          <w:szCs w:val="20"/>
        </w:rPr>
        <w:t>, 96–114. https://doi.org/10.1016/j.bandl.2015.01.011</w:t>
      </w:r>
    </w:p>
    <w:p w14:paraId="3AF97566"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Hulme, C., Maughan, S., &amp; Brown, G. D. A. (1991). Memory for familiar and unfamiliar words: Evidence for a long-term memory contribution to short-term memory span. </w:t>
      </w:r>
      <w:r w:rsidRPr="00292363">
        <w:rPr>
          <w:rFonts w:asciiTheme="minorBidi" w:hAnsiTheme="minorBidi" w:cstheme="minorBidi"/>
          <w:i/>
          <w:iCs/>
          <w:sz w:val="20"/>
          <w:szCs w:val="20"/>
        </w:rPr>
        <w:t>Journal of Memory and Languag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30</w:t>
      </w:r>
      <w:r w:rsidRPr="00292363">
        <w:rPr>
          <w:rFonts w:asciiTheme="minorBidi" w:hAnsiTheme="minorBidi" w:cstheme="minorBidi"/>
          <w:sz w:val="20"/>
          <w:szCs w:val="20"/>
        </w:rPr>
        <w:t>(6), 685–701. https://doi.org/10.1016/0749-596X(91)90032-F</w:t>
      </w:r>
    </w:p>
    <w:p w14:paraId="0F199A75"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azanas, S., &amp; Altarriba, J. (2016). Emotion Word Processing: Effects of Word Type and Valence in Spanish–English Bilinguals. </w:t>
      </w:r>
      <w:r w:rsidRPr="00292363">
        <w:rPr>
          <w:rFonts w:asciiTheme="minorBidi" w:hAnsiTheme="minorBidi" w:cstheme="minorBidi"/>
          <w:i/>
          <w:iCs/>
          <w:sz w:val="20"/>
          <w:szCs w:val="20"/>
        </w:rPr>
        <w:t>Journal of Psycholinguistic Research</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5</w:t>
      </w:r>
      <w:r w:rsidRPr="00292363">
        <w:rPr>
          <w:rFonts w:asciiTheme="minorBidi" w:hAnsiTheme="minorBidi" w:cstheme="minorBidi"/>
          <w:sz w:val="20"/>
          <w:szCs w:val="20"/>
        </w:rPr>
        <w:t>, 395–406. https://doi.org/10.1007/s10936-015-9357-3</w:t>
      </w:r>
    </w:p>
    <w:p w14:paraId="64472A2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euper, K., Zwitserlood, P., Rehbein, M. A., Eden, A. S., Laeger, I., Junghöfer, M., Zwanzger, P., &amp; Dobel, C. (2013). Early Prefrontal Brain Responses to the Hedonic Quality of Emotional Words – A Simultaneous EEG and MEG Study. </w:t>
      </w:r>
      <w:r w:rsidRPr="00292363">
        <w:rPr>
          <w:rFonts w:asciiTheme="minorBidi" w:hAnsiTheme="minorBidi" w:cstheme="minorBidi"/>
          <w:i/>
          <w:iCs/>
          <w:sz w:val="20"/>
          <w:szCs w:val="20"/>
        </w:rPr>
        <w:t>PLoS ON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w:t>
      </w:r>
      <w:r w:rsidRPr="00292363">
        <w:rPr>
          <w:rFonts w:asciiTheme="minorBidi" w:hAnsiTheme="minorBidi" w:cstheme="minorBidi"/>
          <w:sz w:val="20"/>
          <w:szCs w:val="20"/>
        </w:rPr>
        <w:t>(8), e70788. https://doi.org/10.1371/journal.pone.0070788</w:t>
      </w:r>
    </w:p>
    <w:p w14:paraId="19292E74"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issler, J., &amp; Herbert, C. (2013). Emotion, Etmnooi, or Emitoon? – Faster lexical access to emotional than to neutral words during reading. </w:t>
      </w:r>
      <w:r w:rsidRPr="00292363">
        <w:rPr>
          <w:rFonts w:asciiTheme="minorBidi" w:hAnsiTheme="minorBidi" w:cstheme="minorBidi"/>
          <w:i/>
          <w:iCs/>
          <w:sz w:val="20"/>
          <w:szCs w:val="20"/>
        </w:rPr>
        <w:t>Biological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92</w:t>
      </w:r>
      <w:r w:rsidRPr="00292363">
        <w:rPr>
          <w:rFonts w:asciiTheme="minorBidi" w:hAnsiTheme="minorBidi" w:cstheme="minorBidi"/>
          <w:sz w:val="20"/>
          <w:szCs w:val="20"/>
        </w:rPr>
        <w:t>(3), 464–479. https://doi.org/10.1016/j.biopsycho.2012.09.004</w:t>
      </w:r>
    </w:p>
    <w:p w14:paraId="5BE7DD86"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issler, J., Herbert, C., Peyk, P., &amp; Junghofer, M. (2007). Buzzwords: Early Cortical Responses to Emotional Words During Reading. </w:t>
      </w:r>
      <w:r w:rsidRPr="00292363">
        <w:rPr>
          <w:rFonts w:asciiTheme="minorBidi" w:hAnsiTheme="minorBidi" w:cstheme="minorBidi"/>
          <w:i/>
          <w:iCs/>
          <w:sz w:val="20"/>
          <w:szCs w:val="20"/>
        </w:rPr>
        <w:t>Psychological Scienc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8</w:t>
      </w:r>
      <w:r w:rsidRPr="00292363">
        <w:rPr>
          <w:rFonts w:asciiTheme="minorBidi" w:hAnsiTheme="minorBidi" w:cstheme="minorBidi"/>
          <w:sz w:val="20"/>
          <w:szCs w:val="20"/>
        </w:rPr>
        <w:t>(6), 475–480. https://doi.org/10.1111/j.1467-9280.2007.01924.x</w:t>
      </w:r>
    </w:p>
    <w:p w14:paraId="692A3F29"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issler, J., Herbert, C., Winkler, I., &amp; Junghöfer, M. (2009). Emotion and attention in visual word processing—An ERP study. </w:t>
      </w:r>
      <w:r w:rsidRPr="00292363">
        <w:rPr>
          <w:rFonts w:asciiTheme="minorBidi" w:hAnsiTheme="minorBidi" w:cstheme="minorBidi"/>
          <w:i/>
          <w:iCs/>
          <w:sz w:val="20"/>
          <w:szCs w:val="20"/>
        </w:rPr>
        <w:t>Biological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0</w:t>
      </w:r>
      <w:r w:rsidRPr="00292363">
        <w:rPr>
          <w:rFonts w:asciiTheme="minorBidi" w:hAnsiTheme="minorBidi" w:cstheme="minorBidi"/>
          <w:sz w:val="20"/>
          <w:szCs w:val="20"/>
        </w:rPr>
        <w:t>, 75–83. https://doi.org/10.1016/j.biopsycho.2008.03.004</w:t>
      </w:r>
    </w:p>
    <w:p w14:paraId="14C5EDCD"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liegl, R., Dambacher, M., Dimigen, O., Jacobs, A. M., &amp; Sommer, W. (2012). Eye movements and brain electric potentials during reading. </w:t>
      </w:r>
      <w:r w:rsidRPr="00292363">
        <w:rPr>
          <w:rFonts w:asciiTheme="minorBidi" w:hAnsiTheme="minorBidi" w:cstheme="minorBidi"/>
          <w:i/>
          <w:iCs/>
          <w:sz w:val="20"/>
          <w:szCs w:val="20"/>
        </w:rPr>
        <w:t>Psychological Research</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76</w:t>
      </w:r>
      <w:r w:rsidRPr="00292363">
        <w:rPr>
          <w:rFonts w:asciiTheme="minorBidi" w:hAnsiTheme="minorBidi" w:cstheme="minorBidi"/>
          <w:sz w:val="20"/>
          <w:szCs w:val="20"/>
        </w:rPr>
        <w:t>(2), 145–158. https://doi.org/10.1007/s00426-011-0376-x</w:t>
      </w:r>
    </w:p>
    <w:p w14:paraId="0840862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liegl, R., Grabner, E., Rolfs, M., &amp; Engbert, R. (2004). Length, frequency, and predictability effects of words on eye movements in reading. </w:t>
      </w:r>
      <w:r w:rsidRPr="00292363">
        <w:rPr>
          <w:rFonts w:asciiTheme="minorBidi" w:hAnsiTheme="minorBidi" w:cstheme="minorBidi"/>
          <w:i/>
          <w:iCs/>
          <w:sz w:val="20"/>
          <w:szCs w:val="20"/>
        </w:rPr>
        <w:t>European Journal of Cognitive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6</w:t>
      </w:r>
      <w:r w:rsidRPr="00292363">
        <w:rPr>
          <w:rFonts w:asciiTheme="minorBidi" w:hAnsiTheme="minorBidi" w:cstheme="minorBidi"/>
          <w:sz w:val="20"/>
          <w:szCs w:val="20"/>
        </w:rPr>
        <w:t>(1–2), 262–284. https://doi.org/10.1080/09541440340000213</w:t>
      </w:r>
    </w:p>
    <w:p w14:paraId="2E672DE2"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nickerbocker, F., Johnson, R. L., Starr, E. L., Hall, A. M., Preti, D. M., Slate, S. R., &amp; Altarriba, J. (2019). The time course of processing emotion-laden words during sentence reading: Evidence from eye movements. </w:t>
      </w:r>
      <w:r w:rsidRPr="00292363">
        <w:rPr>
          <w:rFonts w:asciiTheme="minorBidi" w:hAnsiTheme="minorBidi" w:cstheme="minorBidi"/>
          <w:i/>
          <w:iCs/>
          <w:sz w:val="20"/>
          <w:szCs w:val="20"/>
        </w:rPr>
        <w:t>Acta Psychologica</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92</w:t>
      </w:r>
      <w:r w:rsidRPr="00292363">
        <w:rPr>
          <w:rFonts w:asciiTheme="minorBidi" w:hAnsiTheme="minorBidi" w:cstheme="minorBidi"/>
          <w:sz w:val="20"/>
          <w:szCs w:val="20"/>
        </w:rPr>
        <w:t>, 1–10. https://doi.org/10.1016/j.actpsy.2018.10.008</w:t>
      </w:r>
    </w:p>
    <w:p w14:paraId="4757F4EB"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nickerbocker, H., Johnson, R., &amp; Altarriba, J. (2014). Emotion effects during reading: Influence of an emotion target word on eye movements and processing. </w:t>
      </w:r>
      <w:r w:rsidRPr="00292363">
        <w:rPr>
          <w:rFonts w:asciiTheme="minorBidi" w:hAnsiTheme="minorBidi" w:cstheme="minorBidi"/>
          <w:i/>
          <w:iCs/>
          <w:sz w:val="20"/>
          <w:szCs w:val="20"/>
        </w:rPr>
        <w:t>Cognition &amp; Emo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9</w:t>
      </w:r>
      <w:r w:rsidRPr="00292363">
        <w:rPr>
          <w:rFonts w:asciiTheme="minorBidi" w:hAnsiTheme="minorBidi" w:cstheme="minorBidi"/>
          <w:sz w:val="20"/>
          <w:szCs w:val="20"/>
        </w:rPr>
        <w:t>, 1–23. https://doi.org/10.1080/02699931.2014.938023</w:t>
      </w:r>
    </w:p>
    <w:p w14:paraId="145BAF9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ousta, S.-T., Vinson, D. P., &amp; Vigliocco, G. (2009). Emotion words, regardless of polarity, have a processing advantage over neutral words. </w:t>
      </w:r>
      <w:r w:rsidRPr="00292363">
        <w:rPr>
          <w:rFonts w:asciiTheme="minorBidi" w:hAnsiTheme="minorBidi" w:cstheme="minorBidi"/>
          <w:i/>
          <w:iCs/>
          <w:sz w:val="20"/>
          <w:szCs w:val="20"/>
        </w:rPr>
        <w:t>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12</w:t>
      </w:r>
      <w:r w:rsidRPr="00292363">
        <w:rPr>
          <w:rFonts w:asciiTheme="minorBidi" w:hAnsiTheme="minorBidi" w:cstheme="minorBidi"/>
          <w:sz w:val="20"/>
          <w:szCs w:val="20"/>
        </w:rPr>
        <w:t>(3), 473–481. https://doi.org/10.1016/j.cognition.2009.06.007</w:t>
      </w:r>
    </w:p>
    <w:p w14:paraId="1C6C13FE"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lastRenderedPageBreak/>
        <w:t xml:space="preserve">Kuchinke, L., Vo, M., Hofmann, M., &amp; Jacobs, A. (2007). Pupillary responses during lexical decisions vary with word frequency but not emotional valence. </w:t>
      </w:r>
      <w:r w:rsidRPr="00292363">
        <w:rPr>
          <w:rFonts w:asciiTheme="minorBidi" w:hAnsiTheme="minorBidi" w:cstheme="minorBidi"/>
          <w:i/>
          <w:iCs/>
          <w:sz w:val="20"/>
          <w:szCs w:val="20"/>
        </w:rPr>
        <w:t>International Journal of Psychophysi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65</w:t>
      </w:r>
      <w:r w:rsidRPr="00292363">
        <w:rPr>
          <w:rFonts w:asciiTheme="minorBidi" w:hAnsiTheme="minorBidi" w:cstheme="minorBidi"/>
          <w:sz w:val="20"/>
          <w:szCs w:val="20"/>
        </w:rPr>
        <w:t>(2), 132–140. https://doi.org/10.1016/j.ijpsycho.2007.04.004</w:t>
      </w:r>
    </w:p>
    <w:p w14:paraId="7947AC7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uperman, V., Estes, Z., Brysbaert, M., &amp; Warriner, A. (2014). Emotion and Language: Valence and Arousal Affect Word Recognition. </w:t>
      </w:r>
      <w:r w:rsidRPr="00292363">
        <w:rPr>
          <w:rFonts w:asciiTheme="minorBidi" w:hAnsiTheme="minorBidi" w:cstheme="minorBidi"/>
          <w:i/>
          <w:iCs/>
          <w:sz w:val="20"/>
          <w:szCs w:val="20"/>
        </w:rPr>
        <w:t>Journal of Experimental Psychology: General</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43</w:t>
      </w:r>
      <w:r w:rsidRPr="00292363">
        <w:rPr>
          <w:rFonts w:asciiTheme="minorBidi" w:hAnsiTheme="minorBidi" w:cstheme="minorBidi"/>
          <w:sz w:val="20"/>
          <w:szCs w:val="20"/>
        </w:rPr>
        <w:t>(3), 1065–1081. https://doi.org/10.1037/a0035669</w:t>
      </w:r>
    </w:p>
    <w:p w14:paraId="4DB07672"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Kuznetsova, A., Brockhoff, P. B., &amp; Christensen, R. H. B. (2017). lmerTest Package: Tests in Linear Mixed Effects Models. </w:t>
      </w:r>
      <w:r w:rsidRPr="00292363">
        <w:rPr>
          <w:rFonts w:asciiTheme="minorBidi" w:hAnsiTheme="minorBidi" w:cstheme="minorBidi"/>
          <w:i/>
          <w:iCs/>
          <w:sz w:val="20"/>
          <w:szCs w:val="20"/>
        </w:rPr>
        <w:t>Journal of Statistical Softwar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2</w:t>
      </w:r>
      <w:r w:rsidRPr="00292363">
        <w:rPr>
          <w:rFonts w:asciiTheme="minorBidi" w:hAnsiTheme="minorBidi" w:cstheme="minorBidi"/>
          <w:sz w:val="20"/>
          <w:szCs w:val="20"/>
        </w:rPr>
        <w:t>(13). https://doi.org/10.18637/jss.v082.i13</w:t>
      </w:r>
    </w:p>
    <w:p w14:paraId="05BCE130"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Lang, P. J., Bradley, M. M., &amp; Cuthbert, B. N. (1990). Emotion, Attention, and the Startle Reflex. </w:t>
      </w:r>
      <w:r w:rsidRPr="00292363">
        <w:rPr>
          <w:rFonts w:asciiTheme="minorBidi" w:hAnsiTheme="minorBidi" w:cstheme="minorBidi"/>
          <w:i/>
          <w:iCs/>
          <w:sz w:val="20"/>
          <w:szCs w:val="20"/>
        </w:rPr>
        <w:t>Psychological Review</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97</w:t>
      </w:r>
      <w:r w:rsidRPr="00292363">
        <w:rPr>
          <w:rFonts w:asciiTheme="minorBidi" w:hAnsiTheme="minorBidi" w:cstheme="minorBidi"/>
          <w:sz w:val="20"/>
          <w:szCs w:val="20"/>
        </w:rPr>
        <w:t>(3), 377–395. https://doi.org/10.1037/0033-295X.97.3.377</w:t>
      </w:r>
    </w:p>
    <w:p w14:paraId="3A17A5E3"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Larsen, R. J., Mercer, K. A., &amp; Balota, D. A. (2006). Lexical Characteristics of Words used in Emotional Stroop Studies. </w:t>
      </w:r>
      <w:r w:rsidRPr="00292363">
        <w:rPr>
          <w:rFonts w:asciiTheme="minorBidi" w:hAnsiTheme="minorBidi" w:cstheme="minorBidi"/>
          <w:i/>
          <w:iCs/>
          <w:sz w:val="20"/>
          <w:szCs w:val="20"/>
        </w:rPr>
        <w:t>Emo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6</w:t>
      </w:r>
      <w:r w:rsidRPr="00292363">
        <w:rPr>
          <w:rFonts w:asciiTheme="minorBidi" w:hAnsiTheme="minorBidi" w:cstheme="minorBidi"/>
          <w:sz w:val="20"/>
          <w:szCs w:val="20"/>
        </w:rPr>
        <w:t>(1), 62–72. https://doi.org/10.1037/1528-3542.6.1.62</w:t>
      </w:r>
    </w:p>
    <w:p w14:paraId="3843B8D4"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Larsen, R. J., Mercer, K. A., Balota, D. A., &amp; Strube, M. J. (2008). Not all negative words slow down lexical decision and naming speed: Importance of word arousal. </w:t>
      </w:r>
      <w:r w:rsidRPr="00292363">
        <w:rPr>
          <w:rFonts w:asciiTheme="minorBidi" w:hAnsiTheme="minorBidi" w:cstheme="minorBidi"/>
          <w:i/>
          <w:iCs/>
          <w:sz w:val="20"/>
          <w:szCs w:val="20"/>
        </w:rPr>
        <w:t>Emo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w:t>
      </w:r>
      <w:r w:rsidRPr="00292363">
        <w:rPr>
          <w:rFonts w:asciiTheme="minorBidi" w:hAnsiTheme="minorBidi" w:cstheme="minorBidi"/>
          <w:sz w:val="20"/>
          <w:szCs w:val="20"/>
        </w:rPr>
        <w:t>(4), 445–452. https://doi.org/10.1037/1528-3542.8.4.445</w:t>
      </w:r>
    </w:p>
    <w:p w14:paraId="19165BCF"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Li, C., Midgley, K. J., &amp; Holcomb, P. J. (2022). ERPs reveal how semantic and syntactic processing unfold across parafoveal and foveal vision during sentence comprehension. </w:t>
      </w:r>
      <w:r w:rsidRPr="00292363">
        <w:rPr>
          <w:rFonts w:asciiTheme="minorBidi" w:hAnsiTheme="minorBidi" w:cstheme="minorBidi"/>
          <w:i/>
          <w:iCs/>
          <w:sz w:val="20"/>
          <w:szCs w:val="20"/>
        </w:rPr>
        <w:t>Language, Cognition and Neuroscience</w:t>
      </w:r>
      <w:r w:rsidRPr="00292363">
        <w:rPr>
          <w:rFonts w:asciiTheme="minorBidi" w:hAnsiTheme="minorBidi" w:cstheme="minorBidi"/>
          <w:sz w:val="20"/>
          <w:szCs w:val="20"/>
        </w:rPr>
        <w:t>, 1–17. https://doi.org/10.1080/23273798.2022.2091150</w:t>
      </w:r>
    </w:p>
    <w:p w14:paraId="09CCCFE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Luke, S. G., &amp; Christianson, K. (2016). Limits on lexical prediction during reading. </w:t>
      </w:r>
      <w:r w:rsidRPr="00292363">
        <w:rPr>
          <w:rFonts w:asciiTheme="minorBidi" w:hAnsiTheme="minorBidi" w:cstheme="minorBidi"/>
          <w:i/>
          <w:iCs/>
          <w:sz w:val="20"/>
          <w:szCs w:val="20"/>
        </w:rPr>
        <w:t>Cognitive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8</w:t>
      </w:r>
      <w:r w:rsidRPr="00292363">
        <w:rPr>
          <w:rFonts w:asciiTheme="minorBidi" w:hAnsiTheme="minorBidi" w:cstheme="minorBidi"/>
          <w:sz w:val="20"/>
          <w:szCs w:val="20"/>
        </w:rPr>
        <w:t>, 22–60. https://doi.org/10.1016/j.cogpsych.2016.06.002</w:t>
      </w:r>
    </w:p>
    <w:p w14:paraId="11513B4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MacKay, D. G. (1982). The problems of flexibility, fluency, and speed–accuracy trade-off in skilled behavior. </w:t>
      </w:r>
      <w:r w:rsidRPr="00292363">
        <w:rPr>
          <w:rFonts w:asciiTheme="minorBidi" w:hAnsiTheme="minorBidi" w:cstheme="minorBidi"/>
          <w:i/>
          <w:iCs/>
          <w:sz w:val="20"/>
          <w:szCs w:val="20"/>
        </w:rPr>
        <w:t>Psychological Review</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9</w:t>
      </w:r>
      <w:r w:rsidRPr="00292363">
        <w:rPr>
          <w:rFonts w:asciiTheme="minorBidi" w:hAnsiTheme="minorBidi" w:cstheme="minorBidi"/>
          <w:sz w:val="20"/>
          <w:szCs w:val="20"/>
        </w:rPr>
        <w:t>(5), 483–506. https://doi.org/10.1037/0033-295X.89.5.483</w:t>
      </w:r>
    </w:p>
    <w:p w14:paraId="745C8CAD"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Méndez-Bértolo, C., Pozo, M. A., &amp; Hinojosa, J. A. (2011). Word frequency modulates the processing of emotional words: Convergent behavioral and electrophysiological data. </w:t>
      </w:r>
      <w:r w:rsidRPr="00292363">
        <w:rPr>
          <w:rFonts w:asciiTheme="minorBidi" w:hAnsiTheme="minorBidi" w:cstheme="minorBidi"/>
          <w:i/>
          <w:iCs/>
          <w:sz w:val="20"/>
          <w:szCs w:val="20"/>
        </w:rPr>
        <w:t>Neuroscience Letter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94</w:t>
      </w:r>
      <w:r w:rsidRPr="00292363">
        <w:rPr>
          <w:rFonts w:asciiTheme="minorBidi" w:hAnsiTheme="minorBidi" w:cstheme="minorBidi"/>
          <w:sz w:val="20"/>
          <w:szCs w:val="20"/>
        </w:rPr>
        <w:t>(3), 250–254. https://doi.org/10.1016/j.neulet.2011.03.026</w:t>
      </w:r>
    </w:p>
    <w:p w14:paraId="1D8DC049"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Payne, B. R., &amp; Federmeier, K. D. (2019). Individual Differences in Reading Speed are Linked to Variability in the Processing of Lexical and Contextual Information: Evidence from Single-trial Event-related Brain Potentials. </w:t>
      </w:r>
      <w:r w:rsidRPr="00292363">
        <w:rPr>
          <w:rFonts w:asciiTheme="minorBidi" w:hAnsiTheme="minorBidi" w:cstheme="minorBidi"/>
          <w:i/>
          <w:iCs/>
          <w:sz w:val="20"/>
          <w:szCs w:val="20"/>
        </w:rPr>
        <w:t>Word</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65</w:t>
      </w:r>
      <w:r w:rsidRPr="00292363">
        <w:rPr>
          <w:rFonts w:asciiTheme="minorBidi" w:hAnsiTheme="minorBidi" w:cstheme="minorBidi"/>
          <w:sz w:val="20"/>
          <w:szCs w:val="20"/>
        </w:rPr>
        <w:t>(4), 252–272. https://doi.org/10.1080/00437956.2019.1678826</w:t>
      </w:r>
    </w:p>
    <w:p w14:paraId="621678A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Payne, B. R., Lee, C.-L., &amp; Federmeier, K. D. (2015). Revisiting the Incremental Effects of Context on Word Processing: Evidence from Single-Word Event-Related Brain Potentials. </w:t>
      </w:r>
      <w:r w:rsidRPr="00292363">
        <w:rPr>
          <w:rFonts w:asciiTheme="minorBidi" w:hAnsiTheme="minorBidi" w:cstheme="minorBidi"/>
          <w:i/>
          <w:iCs/>
          <w:sz w:val="20"/>
          <w:szCs w:val="20"/>
        </w:rPr>
        <w:t>Psychophysi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52</w:t>
      </w:r>
      <w:r w:rsidRPr="00292363">
        <w:rPr>
          <w:rFonts w:asciiTheme="minorBidi" w:hAnsiTheme="minorBidi" w:cstheme="minorBidi"/>
          <w:sz w:val="20"/>
          <w:szCs w:val="20"/>
        </w:rPr>
        <w:t>(11), 1456–1469. https://doi.org/10.1111/psyp.12515</w:t>
      </w:r>
    </w:p>
    <w:p w14:paraId="13205B9E"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Payne, B. R., Stites, M. C., &amp; Federmeier, K. D. (2019). Event-related brain potentials reveal how multiple aspects of semantic processing unfold across parafoveal and foveal vision during sentence reading. </w:t>
      </w:r>
      <w:r w:rsidRPr="00292363">
        <w:rPr>
          <w:rFonts w:asciiTheme="minorBidi" w:hAnsiTheme="minorBidi" w:cstheme="minorBidi"/>
          <w:i/>
          <w:iCs/>
          <w:sz w:val="20"/>
          <w:szCs w:val="20"/>
        </w:rPr>
        <w:t>Psychophysi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56</w:t>
      </w:r>
      <w:r w:rsidRPr="00292363">
        <w:rPr>
          <w:rFonts w:asciiTheme="minorBidi" w:hAnsiTheme="minorBidi" w:cstheme="minorBidi"/>
          <w:sz w:val="20"/>
          <w:szCs w:val="20"/>
        </w:rPr>
        <w:t>(10), e13432. https://doi.org/10.1111/psyp.13432</w:t>
      </w:r>
    </w:p>
    <w:p w14:paraId="5B677CE9"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Peirce, J., Gray, J. R., Simpson, S., MacAskill, M., Höchenberger, R., Sogo, H., Kastman, E., &amp; Lindeløv, J. K. (2019). PsychoPy2: Experiments in behavior made easy. </w:t>
      </w:r>
      <w:r w:rsidRPr="00292363">
        <w:rPr>
          <w:rFonts w:asciiTheme="minorBidi" w:hAnsiTheme="minorBidi" w:cstheme="minorBidi"/>
          <w:i/>
          <w:iCs/>
          <w:sz w:val="20"/>
          <w:szCs w:val="20"/>
        </w:rPr>
        <w:t>Behavior Research Method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51</w:t>
      </w:r>
      <w:r w:rsidRPr="00292363">
        <w:rPr>
          <w:rFonts w:asciiTheme="minorBidi" w:hAnsiTheme="minorBidi" w:cstheme="minorBidi"/>
          <w:sz w:val="20"/>
          <w:szCs w:val="20"/>
        </w:rPr>
        <w:t>(1), 195–203. https://doi.org/10.3758/s13428-018-01193-y</w:t>
      </w:r>
    </w:p>
    <w:p w14:paraId="2C2FDF8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Plaut, D. C., McClelland, J. L., &amp; Seidenberg, M. S. (1996). Understanding Normal and Impaired Word Reading: Computational Principles in Quasi-Regular Domains. </w:t>
      </w:r>
      <w:r w:rsidRPr="00292363">
        <w:rPr>
          <w:rFonts w:asciiTheme="minorBidi" w:hAnsiTheme="minorBidi" w:cstheme="minorBidi"/>
          <w:i/>
          <w:iCs/>
          <w:sz w:val="20"/>
          <w:szCs w:val="20"/>
        </w:rPr>
        <w:t>Psychological Review</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03</w:t>
      </w:r>
      <w:r w:rsidRPr="00292363">
        <w:rPr>
          <w:rFonts w:asciiTheme="minorBidi" w:hAnsiTheme="minorBidi" w:cstheme="minorBidi"/>
          <w:sz w:val="20"/>
          <w:szCs w:val="20"/>
        </w:rPr>
        <w:t>(1), 56–115. https://doi.org/10.1037/0033-295x.103.1.56</w:t>
      </w:r>
    </w:p>
    <w:p w14:paraId="439FBCB9"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Pratto, F., &amp; John, O. P. (1991). Automatic vigilance: The attention-grabbing power of negative social information. </w:t>
      </w:r>
      <w:r w:rsidRPr="00292363">
        <w:rPr>
          <w:rFonts w:asciiTheme="minorBidi" w:hAnsiTheme="minorBidi" w:cstheme="minorBidi"/>
          <w:i/>
          <w:iCs/>
          <w:sz w:val="20"/>
          <w:szCs w:val="20"/>
        </w:rPr>
        <w:t>Journal of Personality and Social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61</w:t>
      </w:r>
      <w:r w:rsidRPr="00292363">
        <w:rPr>
          <w:rFonts w:asciiTheme="minorBidi" w:hAnsiTheme="minorBidi" w:cstheme="minorBidi"/>
          <w:sz w:val="20"/>
          <w:szCs w:val="20"/>
        </w:rPr>
        <w:t>(3), 380–391. https://doi.org/10.1037/0022-3514.61.3.380</w:t>
      </w:r>
    </w:p>
    <w:p w14:paraId="6217EE41"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R Core Team. (2021). </w:t>
      </w:r>
      <w:r w:rsidRPr="00292363">
        <w:rPr>
          <w:rFonts w:asciiTheme="minorBidi" w:hAnsiTheme="minorBidi" w:cstheme="minorBidi"/>
          <w:i/>
          <w:iCs/>
          <w:sz w:val="20"/>
          <w:szCs w:val="20"/>
        </w:rPr>
        <w:t>R: A language and environment for statistical computing</w:t>
      </w:r>
      <w:r w:rsidRPr="00292363">
        <w:rPr>
          <w:rFonts w:asciiTheme="minorBidi" w:hAnsiTheme="minorBidi" w:cstheme="minorBidi"/>
          <w:sz w:val="20"/>
          <w:szCs w:val="20"/>
        </w:rPr>
        <w:t>. R Foundation for Statistical Computing. https://www.R-project.org/.</w:t>
      </w:r>
    </w:p>
    <w:p w14:paraId="4B1C26C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Revelle, W. (2022). </w:t>
      </w:r>
      <w:r w:rsidRPr="00292363">
        <w:rPr>
          <w:rFonts w:asciiTheme="minorBidi" w:hAnsiTheme="minorBidi" w:cstheme="minorBidi"/>
          <w:i/>
          <w:iCs/>
          <w:sz w:val="20"/>
          <w:szCs w:val="20"/>
        </w:rPr>
        <w:t>psych: Procedures for Psychological, Psychometric, and Personality Research</w:t>
      </w:r>
      <w:r w:rsidRPr="00292363">
        <w:rPr>
          <w:rFonts w:asciiTheme="minorBidi" w:hAnsiTheme="minorBidi" w:cstheme="minorBidi"/>
          <w:sz w:val="20"/>
          <w:szCs w:val="20"/>
        </w:rPr>
        <w:t xml:space="preserve"> (R package version 2.2.9). Northwestern University. https://cran.r-project.org/package=psych</w:t>
      </w:r>
    </w:p>
    <w:p w14:paraId="1208811A"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Rugg, M. D. (1990). Event-related brain potentials dissociate repetition effects of high-and low-frequency words. </w:t>
      </w:r>
      <w:r w:rsidRPr="00292363">
        <w:rPr>
          <w:rFonts w:asciiTheme="minorBidi" w:hAnsiTheme="minorBidi" w:cstheme="minorBidi"/>
          <w:i/>
          <w:iCs/>
          <w:sz w:val="20"/>
          <w:szCs w:val="20"/>
        </w:rPr>
        <w:t>Memory &amp; 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8</w:t>
      </w:r>
      <w:r w:rsidRPr="00292363">
        <w:rPr>
          <w:rFonts w:asciiTheme="minorBidi" w:hAnsiTheme="minorBidi" w:cstheme="minorBidi"/>
          <w:sz w:val="20"/>
          <w:szCs w:val="20"/>
        </w:rPr>
        <w:t>(4), 367–379. https://doi.org/10.3758/BF03197126</w:t>
      </w:r>
    </w:p>
    <w:p w14:paraId="6B4D8FFE"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Schacht, A., &amp; Sommer, W. (2009). Time course and task dependence of emotion effects in word processing. </w:t>
      </w:r>
      <w:r w:rsidRPr="00292363">
        <w:rPr>
          <w:rFonts w:asciiTheme="minorBidi" w:hAnsiTheme="minorBidi" w:cstheme="minorBidi"/>
          <w:i/>
          <w:iCs/>
          <w:sz w:val="20"/>
          <w:szCs w:val="20"/>
        </w:rPr>
        <w:t>Cognitive, Affective, &amp; Behavioral Neuroscience</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9</w:t>
      </w:r>
      <w:r w:rsidRPr="00292363">
        <w:rPr>
          <w:rFonts w:asciiTheme="minorBidi" w:hAnsiTheme="minorBidi" w:cstheme="minorBidi"/>
          <w:sz w:val="20"/>
          <w:szCs w:val="20"/>
        </w:rPr>
        <w:t>(1), 28–43. https://doi.org/10.3758/CABN.9.1.28</w:t>
      </w:r>
    </w:p>
    <w:p w14:paraId="199A036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Schindler, S., &amp; Kissler, J. (2016). Selective visual attention to emotional words: Early parallel frontal and visual activations followed by interactive effects in visual cortex. </w:t>
      </w:r>
      <w:r w:rsidRPr="00292363">
        <w:rPr>
          <w:rFonts w:asciiTheme="minorBidi" w:hAnsiTheme="minorBidi" w:cstheme="minorBidi"/>
          <w:i/>
          <w:iCs/>
          <w:sz w:val="20"/>
          <w:szCs w:val="20"/>
        </w:rPr>
        <w:t>Human Brain Mapping</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37</w:t>
      </w:r>
      <w:r w:rsidRPr="00292363">
        <w:rPr>
          <w:rFonts w:asciiTheme="minorBidi" w:hAnsiTheme="minorBidi" w:cstheme="minorBidi"/>
          <w:sz w:val="20"/>
          <w:szCs w:val="20"/>
        </w:rPr>
        <w:t>(10), 3575–3587. https://doi.org/10.1002/hbm.23261</w:t>
      </w:r>
    </w:p>
    <w:p w14:paraId="44815145"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lastRenderedPageBreak/>
        <w:t xml:space="preserve">Schotter, E. R., &amp; Payne, B. R. (2019). Eye Movements and Comprehension Are Important to Reading. </w:t>
      </w:r>
      <w:r w:rsidRPr="00292363">
        <w:rPr>
          <w:rFonts w:asciiTheme="minorBidi" w:hAnsiTheme="minorBidi" w:cstheme="minorBidi"/>
          <w:i/>
          <w:iCs/>
          <w:sz w:val="20"/>
          <w:szCs w:val="20"/>
        </w:rPr>
        <w:t>Trends in Cognitive Science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3</w:t>
      </w:r>
      <w:r w:rsidRPr="00292363">
        <w:rPr>
          <w:rFonts w:asciiTheme="minorBidi" w:hAnsiTheme="minorBidi" w:cstheme="minorBidi"/>
          <w:sz w:val="20"/>
          <w:szCs w:val="20"/>
        </w:rPr>
        <w:t>(10), 811–812. https://doi.org/10.1016/j.tics.2019.06.005</w:t>
      </w:r>
    </w:p>
    <w:p w14:paraId="3017AF84"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Scott, G. G., O’Donnell, P. J., Leuthold, H., &amp; Sereno, S. C. (2009). Early emotion word processing: Evidence from event-related potentials. </w:t>
      </w:r>
      <w:r w:rsidRPr="00292363">
        <w:rPr>
          <w:rFonts w:asciiTheme="minorBidi" w:hAnsiTheme="minorBidi" w:cstheme="minorBidi"/>
          <w:i/>
          <w:iCs/>
          <w:sz w:val="20"/>
          <w:szCs w:val="20"/>
        </w:rPr>
        <w:t>Biological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80</w:t>
      </w:r>
      <w:r w:rsidRPr="00292363">
        <w:rPr>
          <w:rFonts w:asciiTheme="minorBidi" w:hAnsiTheme="minorBidi" w:cstheme="minorBidi"/>
          <w:sz w:val="20"/>
          <w:szCs w:val="20"/>
        </w:rPr>
        <w:t>(1), 95–104. https://doi.org/10.1016/j.biopsycho.2008.03.010</w:t>
      </w:r>
    </w:p>
    <w:p w14:paraId="17B52090"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Scott, G. G., O’Donnell, P. J., &amp; Sereno, S. C. (2014). Emotion words and categories: Evidence from lexical decision. </w:t>
      </w:r>
      <w:r w:rsidRPr="00292363">
        <w:rPr>
          <w:rFonts w:asciiTheme="minorBidi" w:hAnsiTheme="minorBidi" w:cstheme="minorBidi"/>
          <w:i/>
          <w:iCs/>
          <w:sz w:val="20"/>
          <w:szCs w:val="20"/>
        </w:rPr>
        <w:t>Cognitive Processing</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5</w:t>
      </w:r>
      <w:r w:rsidRPr="00292363">
        <w:rPr>
          <w:rFonts w:asciiTheme="minorBidi" w:hAnsiTheme="minorBidi" w:cstheme="minorBidi"/>
          <w:sz w:val="20"/>
          <w:szCs w:val="20"/>
        </w:rPr>
        <w:t>(2), 209–215. https://doi.org/10.1007/s10339-013-0589-6</w:t>
      </w:r>
    </w:p>
    <w:p w14:paraId="1AAF045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Scott, G. G., O’Donnell, P., &amp; Sereno, S. (2012). Emotion Words Affect Eye Fixations During Reading. </w:t>
      </w:r>
      <w:r w:rsidRPr="00292363">
        <w:rPr>
          <w:rFonts w:asciiTheme="minorBidi" w:hAnsiTheme="minorBidi" w:cstheme="minorBidi"/>
          <w:i/>
          <w:iCs/>
          <w:sz w:val="20"/>
          <w:szCs w:val="20"/>
        </w:rPr>
        <w:t>Journal of Experimental Psychology: Learning, Memory, and 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38</w:t>
      </w:r>
      <w:r w:rsidRPr="00292363">
        <w:rPr>
          <w:rFonts w:asciiTheme="minorBidi" w:hAnsiTheme="minorBidi" w:cstheme="minorBidi"/>
          <w:sz w:val="20"/>
          <w:szCs w:val="20"/>
        </w:rPr>
        <w:t>(3), 783–792. https://doi.org/10.1037/a0027209</w:t>
      </w:r>
    </w:p>
    <w:p w14:paraId="474630C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Stuart, G., &amp; Hulme, C. (2000). The effects of word co-occurance on short-term memory: Associative links in long-term memory affect short-term memory performance. </w:t>
      </w:r>
      <w:r w:rsidRPr="00292363">
        <w:rPr>
          <w:rFonts w:asciiTheme="minorBidi" w:hAnsiTheme="minorBidi" w:cstheme="minorBidi"/>
          <w:i/>
          <w:iCs/>
          <w:sz w:val="20"/>
          <w:szCs w:val="20"/>
        </w:rPr>
        <w:t>Journal of Experimental Psychology: Learning, Memory, and 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6</w:t>
      </w:r>
      <w:r w:rsidRPr="00292363">
        <w:rPr>
          <w:rFonts w:asciiTheme="minorBidi" w:hAnsiTheme="minorBidi" w:cstheme="minorBidi"/>
          <w:sz w:val="20"/>
          <w:szCs w:val="20"/>
        </w:rPr>
        <w:t>(3), 796–802. https://doi.org/10.1037/0278-7393.26.3.796</w:t>
      </w:r>
    </w:p>
    <w:p w14:paraId="6ACA44D1"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Unkelbach, C., Fiedler, K., Bayer, M., Stegmüller, M., &amp; Danner, D. (2008). Why positive information is processed faster: The density hypothesis. </w:t>
      </w:r>
      <w:r w:rsidRPr="00292363">
        <w:rPr>
          <w:rFonts w:asciiTheme="minorBidi" w:hAnsiTheme="minorBidi" w:cstheme="minorBidi"/>
          <w:i/>
          <w:iCs/>
          <w:sz w:val="20"/>
          <w:szCs w:val="20"/>
        </w:rPr>
        <w:t>Journal of Personality and Social Psychology</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95</w:t>
      </w:r>
      <w:r w:rsidRPr="00292363">
        <w:rPr>
          <w:rFonts w:asciiTheme="minorBidi" w:hAnsiTheme="minorBidi" w:cstheme="minorBidi"/>
          <w:sz w:val="20"/>
          <w:szCs w:val="20"/>
        </w:rPr>
        <w:t>(1), 36–49. https://doi.org/10.1037/0022-3514.95.1.36</w:t>
      </w:r>
    </w:p>
    <w:p w14:paraId="6CBEEFC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U.S. Census Bureau. (2015). </w:t>
      </w:r>
      <w:r w:rsidRPr="00292363">
        <w:rPr>
          <w:rFonts w:asciiTheme="minorBidi" w:hAnsiTheme="minorBidi" w:cstheme="minorBidi"/>
          <w:i/>
          <w:iCs/>
          <w:sz w:val="20"/>
          <w:szCs w:val="20"/>
        </w:rPr>
        <w:t>Detailed Languages Spoken at Home and Ability to Speak English for the Population 5 Years and Over for Counties: 2009-2013</w:t>
      </w:r>
      <w:r w:rsidRPr="00292363">
        <w:rPr>
          <w:rFonts w:asciiTheme="minorBidi" w:hAnsiTheme="minorBidi" w:cstheme="minorBidi"/>
          <w:sz w:val="20"/>
          <w:szCs w:val="20"/>
        </w:rPr>
        <w:t>. https://www2.census.gov/library/data/tables/2008/demo/language-use/2009-2013-acs-lang-tables-county.xls</w:t>
      </w:r>
    </w:p>
    <w:p w14:paraId="74025845"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Van Petten, C., &amp; Kutas, M. (1990). Interactions between sentence context and word frequency in event-related brain potentials. </w:t>
      </w:r>
      <w:r w:rsidRPr="00292363">
        <w:rPr>
          <w:rFonts w:asciiTheme="minorBidi" w:hAnsiTheme="minorBidi" w:cstheme="minorBidi"/>
          <w:i/>
          <w:iCs/>
          <w:sz w:val="20"/>
          <w:szCs w:val="20"/>
        </w:rPr>
        <w:t>Memory &amp; 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8</w:t>
      </w:r>
      <w:r w:rsidRPr="00292363">
        <w:rPr>
          <w:rFonts w:asciiTheme="minorBidi" w:hAnsiTheme="minorBidi" w:cstheme="minorBidi"/>
          <w:sz w:val="20"/>
          <w:szCs w:val="20"/>
        </w:rPr>
        <w:t>(4), 380–393. https://doi.org/10.3758/BF03197127</w:t>
      </w:r>
    </w:p>
    <w:p w14:paraId="19015651"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Van Petten, C., &amp; Kutas, M. (1991). Influences of semantic and syntactic context on open- and closed-class words. </w:t>
      </w:r>
      <w:r w:rsidRPr="00292363">
        <w:rPr>
          <w:rFonts w:asciiTheme="minorBidi" w:hAnsiTheme="minorBidi" w:cstheme="minorBidi"/>
          <w:i/>
          <w:iCs/>
          <w:sz w:val="20"/>
          <w:szCs w:val="20"/>
        </w:rPr>
        <w:t>Memory &amp; Cogni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19</w:t>
      </w:r>
      <w:r w:rsidRPr="00292363">
        <w:rPr>
          <w:rFonts w:asciiTheme="minorBidi" w:hAnsiTheme="minorBidi" w:cstheme="minorBidi"/>
          <w:sz w:val="20"/>
          <w:szCs w:val="20"/>
        </w:rPr>
        <w:t>(1), 95–112. https://doi.org/10.3758/BF03198500</w:t>
      </w:r>
    </w:p>
    <w:p w14:paraId="63590FA8"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Vinson, D., Ponari, M., &amp; Vigliocco, G. (2014). How does emotional content affect lexical processing? </w:t>
      </w:r>
      <w:r w:rsidRPr="00292363">
        <w:rPr>
          <w:rFonts w:asciiTheme="minorBidi" w:hAnsiTheme="minorBidi" w:cstheme="minorBidi"/>
          <w:i/>
          <w:iCs/>
          <w:sz w:val="20"/>
          <w:szCs w:val="20"/>
        </w:rPr>
        <w:t>Cognition and Emotion</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8</w:t>
      </w:r>
      <w:r w:rsidRPr="00292363">
        <w:rPr>
          <w:rFonts w:asciiTheme="minorBidi" w:hAnsiTheme="minorBidi" w:cstheme="minorBidi"/>
          <w:sz w:val="20"/>
          <w:szCs w:val="20"/>
        </w:rPr>
        <w:t>(4), 737–746. https://doi.org/10.1080/02699931.2013.851068</w:t>
      </w:r>
    </w:p>
    <w:p w14:paraId="6ABA7CA4"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Warriner, A. B., Kuperman, V., &amp; Brysbaert, M. (2013). Norms of valence, arousal, and dominance for 13,915 English lemmas. </w:t>
      </w:r>
      <w:r w:rsidRPr="00292363">
        <w:rPr>
          <w:rFonts w:asciiTheme="minorBidi" w:hAnsiTheme="minorBidi" w:cstheme="minorBidi"/>
          <w:i/>
          <w:iCs/>
          <w:sz w:val="20"/>
          <w:szCs w:val="20"/>
        </w:rPr>
        <w:t>Behavior Research Methods</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45</w:t>
      </w:r>
      <w:r w:rsidRPr="00292363">
        <w:rPr>
          <w:rFonts w:asciiTheme="minorBidi" w:hAnsiTheme="minorBidi" w:cstheme="minorBidi"/>
          <w:sz w:val="20"/>
          <w:szCs w:val="20"/>
        </w:rPr>
        <w:t>(4), 1191–1207. https://doi.org/10.3758/s13428-012-0314-x</w:t>
      </w:r>
    </w:p>
    <w:p w14:paraId="0F4C8CE7"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Yap, M., &amp; Seow, C. (2014). The influence of emotion on lexical processing: Insights from RT distributional analysis. </w:t>
      </w:r>
      <w:r w:rsidRPr="00292363">
        <w:rPr>
          <w:rFonts w:asciiTheme="minorBidi" w:hAnsiTheme="minorBidi" w:cstheme="minorBidi"/>
          <w:i/>
          <w:iCs/>
          <w:sz w:val="20"/>
          <w:szCs w:val="20"/>
        </w:rPr>
        <w:t>Psychonomic Bulletin &amp; Review</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21</w:t>
      </w:r>
      <w:r w:rsidRPr="00292363">
        <w:rPr>
          <w:rFonts w:asciiTheme="minorBidi" w:hAnsiTheme="minorBidi" w:cstheme="minorBidi"/>
          <w:sz w:val="20"/>
          <w:szCs w:val="20"/>
        </w:rPr>
        <w:t>, 526–533. https://doi.org/10.3758/s13423-013-0525-x</w:t>
      </w:r>
    </w:p>
    <w:p w14:paraId="06C62DEC" w14:textId="77777777" w:rsidR="00292363" w:rsidRPr="00292363" w:rsidRDefault="00292363" w:rsidP="00292363">
      <w:pPr>
        <w:pStyle w:val="Bibliography"/>
        <w:spacing w:line="240" w:lineRule="auto"/>
        <w:ind w:left="360" w:hanging="360"/>
        <w:rPr>
          <w:rFonts w:asciiTheme="minorBidi" w:hAnsiTheme="minorBidi" w:cstheme="minorBidi"/>
          <w:sz w:val="20"/>
          <w:szCs w:val="20"/>
        </w:rPr>
      </w:pPr>
      <w:r w:rsidRPr="00292363">
        <w:rPr>
          <w:rFonts w:asciiTheme="minorBidi" w:hAnsiTheme="minorBidi" w:cstheme="minorBidi"/>
          <w:sz w:val="20"/>
          <w:szCs w:val="20"/>
        </w:rPr>
        <w:t xml:space="preserve">Zajonc, R. B. (1980). Preferences Need No Inferences. </w:t>
      </w:r>
      <w:r w:rsidRPr="00292363">
        <w:rPr>
          <w:rFonts w:asciiTheme="minorBidi" w:hAnsiTheme="minorBidi" w:cstheme="minorBidi"/>
          <w:i/>
          <w:iCs/>
          <w:sz w:val="20"/>
          <w:szCs w:val="20"/>
        </w:rPr>
        <w:t>American Psychologist</w:t>
      </w:r>
      <w:r w:rsidRPr="00292363">
        <w:rPr>
          <w:rFonts w:asciiTheme="minorBidi" w:hAnsiTheme="minorBidi" w:cstheme="minorBidi"/>
          <w:sz w:val="20"/>
          <w:szCs w:val="20"/>
        </w:rPr>
        <w:t xml:space="preserve">, </w:t>
      </w:r>
      <w:r w:rsidRPr="00292363">
        <w:rPr>
          <w:rFonts w:asciiTheme="minorBidi" w:hAnsiTheme="minorBidi" w:cstheme="minorBidi"/>
          <w:i/>
          <w:iCs/>
          <w:sz w:val="20"/>
          <w:szCs w:val="20"/>
        </w:rPr>
        <w:t>35</w:t>
      </w:r>
      <w:r w:rsidRPr="00292363">
        <w:rPr>
          <w:rFonts w:asciiTheme="minorBidi" w:hAnsiTheme="minorBidi" w:cstheme="minorBidi"/>
          <w:sz w:val="20"/>
          <w:szCs w:val="20"/>
        </w:rPr>
        <w:t>(2), 151–175. https://doi.org/10.1037/0003-066x.35.2.151</w:t>
      </w:r>
    </w:p>
    <w:p w14:paraId="6316540B" w14:textId="4919C831" w:rsidR="00FE7368" w:rsidRPr="00FE7368" w:rsidRDefault="007A1B0A" w:rsidP="00292363">
      <w:pPr>
        <w:spacing w:line="240" w:lineRule="auto"/>
        <w:ind w:left="360" w:hanging="360"/>
      </w:pPr>
      <w:r w:rsidRPr="00292363">
        <w:rPr>
          <w:rFonts w:asciiTheme="minorBidi" w:hAnsiTheme="minorBidi" w:cstheme="minorBidi"/>
          <w:sz w:val="20"/>
          <w:szCs w:val="20"/>
        </w:rPr>
        <w:fldChar w:fldCharType="end"/>
      </w:r>
    </w:p>
    <w:p w14:paraId="4983B36A" w14:textId="77777777" w:rsidR="00F14489" w:rsidRDefault="00F14489">
      <w:pPr>
        <w:pStyle w:val="Heading1"/>
        <w:sectPr w:rsidR="00F14489">
          <w:pgSz w:w="12240" w:h="15840"/>
          <w:pgMar w:top="1440" w:right="1440" w:bottom="1440" w:left="1440" w:header="720" w:footer="720" w:gutter="0"/>
          <w:pgNumType w:start="1"/>
          <w:cols w:space="720"/>
        </w:sectPr>
      </w:pPr>
      <w:bookmarkStart w:id="9" w:name="_t3ctnhwnqo48" w:colFirst="0" w:colLast="0"/>
      <w:bookmarkEnd w:id="9"/>
    </w:p>
    <w:p w14:paraId="786A4F0E" w14:textId="238FF32F" w:rsidR="00DF407C" w:rsidRDefault="00000000">
      <w:pPr>
        <w:pStyle w:val="Heading1"/>
        <w:rPr>
          <w:b/>
        </w:rPr>
      </w:pPr>
      <w:r>
        <w:lastRenderedPageBreak/>
        <w:t>SUPPLEMENTARY MATERIAL</w:t>
      </w:r>
    </w:p>
    <w:p w14:paraId="2167CB04" w14:textId="77777777" w:rsidR="00DF407C" w:rsidRDefault="00000000">
      <w:r>
        <w:t>Below are the passage stimuli presented to participants to read aloud. Titles are for descriptive purposes, and were not presented to participants. In each passage, the underlined word indicates the point at which emotional valence reverses.</w:t>
      </w:r>
    </w:p>
    <w:p w14:paraId="25E426E8" w14:textId="77777777" w:rsidR="00DF407C" w:rsidRDefault="00DF407C"/>
    <w:p w14:paraId="3CB54C93" w14:textId="77777777" w:rsidR="00DF407C" w:rsidRDefault="00000000">
      <w:pPr>
        <w:rPr>
          <w:b/>
        </w:rPr>
      </w:pPr>
      <w:r>
        <w:rPr>
          <w:b/>
        </w:rPr>
        <w:t>“antarctica” (positive-to-negative)</w:t>
      </w:r>
    </w:p>
    <w:p w14:paraId="12478962" w14:textId="77777777" w:rsidR="00DF407C" w:rsidRPr="00666113" w:rsidRDefault="00000000">
      <w:pPr>
        <w:rPr>
          <w:sz w:val="20"/>
          <w:szCs w:val="20"/>
        </w:rPr>
      </w:pPr>
      <w:r w:rsidRPr="00666113">
        <w:rPr>
          <w:sz w:val="20"/>
          <w:szCs w:val="20"/>
        </w:rPr>
        <w:t xml:space="preserve">The first expedition to the South Pole was led by an explorer from the newly independent country of Norway. In the southern hemisphere, springtime occurs in October, so the courageous Norwegian team of five men and 52 dogs set off from their camp in mid-October 1911, hoping to reach the geographic South Pole. Skilled on skis, they traveled for two months and arrived, safe and sound, by mid-December. Victorious, they returned to civilization, pleased to have triumphed over the British expedition. The British team embarked on a similar quest via a different route with a </w:t>
      </w:r>
      <w:r w:rsidRPr="00666113">
        <w:rPr>
          <w:sz w:val="20"/>
          <w:szCs w:val="20"/>
          <w:u w:val="single"/>
        </w:rPr>
        <w:t>fatal</w:t>
      </w:r>
      <w:r w:rsidRPr="00666113">
        <w:rPr>
          <w:sz w:val="20"/>
          <w:szCs w:val="20"/>
        </w:rPr>
        <w:t xml:space="preserve"> conclusion.</w:t>
      </w:r>
    </w:p>
    <w:p w14:paraId="5D6E303E" w14:textId="77777777" w:rsidR="00DF407C" w:rsidRPr="00666113" w:rsidRDefault="00DF407C">
      <w:pPr>
        <w:rPr>
          <w:sz w:val="20"/>
          <w:szCs w:val="20"/>
        </w:rPr>
      </w:pPr>
    </w:p>
    <w:p w14:paraId="673DAAD7" w14:textId="77777777" w:rsidR="00DF407C" w:rsidRPr="00666113" w:rsidRDefault="00000000">
      <w:pPr>
        <w:rPr>
          <w:sz w:val="20"/>
          <w:szCs w:val="20"/>
        </w:rPr>
      </w:pPr>
      <w:r w:rsidRPr="00666113">
        <w:rPr>
          <w:sz w:val="20"/>
          <w:szCs w:val="20"/>
        </w:rPr>
        <w:t>Five weeks after the Norwegians conquered the Pole, the British arrived. They were severely disappointed to find a letter left by the Norwegians to confirm their defeat. Dejected, they turned back, planning to meet a support team in early March around Latitude 82, but the team never appeared. Suffering from frostbite and running out of food, they waited in the merciless cold just 12 miles from their main supply point. Violent storms raged outside their tent and suspicion crept in that they had been abandoned. Their pursuit of the Pole ended in grim misfortune.</w:t>
      </w:r>
    </w:p>
    <w:p w14:paraId="43CFDEA9" w14:textId="77777777" w:rsidR="00DF407C" w:rsidRDefault="00DF407C"/>
    <w:p w14:paraId="189DCA18" w14:textId="77777777" w:rsidR="00DF407C" w:rsidRDefault="00000000">
      <w:pPr>
        <w:rPr>
          <w:b/>
        </w:rPr>
      </w:pPr>
      <w:r>
        <w:rPr>
          <w:b/>
        </w:rPr>
        <w:t>“bats” (positive-to-negative)</w:t>
      </w:r>
    </w:p>
    <w:p w14:paraId="785EC63E" w14:textId="77777777" w:rsidR="00DF407C" w:rsidRPr="00666113" w:rsidRDefault="00000000">
      <w:pPr>
        <w:rPr>
          <w:sz w:val="20"/>
          <w:szCs w:val="20"/>
        </w:rPr>
      </w:pPr>
      <w:r w:rsidRPr="00666113">
        <w:rPr>
          <w:sz w:val="20"/>
          <w:szCs w:val="20"/>
        </w:rPr>
        <w:t>Bats are the only flying mammal. The smallest has a six-inch wingspan; the wings of the largest, the flying foxes, extend over one and a half meters. Microbats send out ultrasonic sounds that produce echoes. The returning echoes allow them to “see” in their nightly quest for food. A different kind of bat, the megabat, eats fruit, which it finds with its senses of smell and vision.</w:t>
      </w:r>
    </w:p>
    <w:p w14:paraId="66E83C52" w14:textId="77777777" w:rsidR="00DF407C" w:rsidRPr="00666113" w:rsidRDefault="00DF407C">
      <w:pPr>
        <w:rPr>
          <w:sz w:val="20"/>
          <w:szCs w:val="20"/>
        </w:rPr>
      </w:pPr>
    </w:p>
    <w:p w14:paraId="765F031B" w14:textId="77777777" w:rsidR="00DF407C" w:rsidRPr="00666113" w:rsidRDefault="00000000">
      <w:pPr>
        <w:rPr>
          <w:sz w:val="20"/>
          <w:szCs w:val="20"/>
        </w:rPr>
      </w:pPr>
      <w:r w:rsidRPr="00666113">
        <w:rPr>
          <w:sz w:val="20"/>
          <w:szCs w:val="20"/>
        </w:rPr>
        <w:t xml:space="preserve">Across Asia and the Pacific, there are strong positive cultural associations with this furry, winged creature. In the West, it is popularly connected to </w:t>
      </w:r>
      <w:r w:rsidRPr="00666113">
        <w:rPr>
          <w:sz w:val="20"/>
          <w:szCs w:val="20"/>
          <w:u w:val="single"/>
        </w:rPr>
        <w:t>death</w:t>
      </w:r>
      <w:r w:rsidRPr="00666113">
        <w:rPr>
          <w:sz w:val="20"/>
          <w:szCs w:val="20"/>
        </w:rPr>
        <w:t>, darkness, and witchcraft. Most microbats hunt on insects, but not vampire bats. There are only three species of vampire bat, all of which are blood suckers. Under the cover of darkness, they use infrared radiation to locate blood hotspots on their sleeping prey and attack from the ground, approaching on all fours. With razor sharp teeth, they make a small bite and spend about thirty minutes draining the wound. Their saliva prevents the blood from clotting. Although it’s creepy, the victim does not lose enough blood to do them harm.</w:t>
      </w:r>
    </w:p>
    <w:p w14:paraId="36072389" w14:textId="77777777" w:rsidR="00DF407C" w:rsidRDefault="00DF407C"/>
    <w:p w14:paraId="4AEB1B02" w14:textId="77777777" w:rsidR="00DF407C" w:rsidRDefault="00000000">
      <w:pPr>
        <w:rPr>
          <w:b/>
        </w:rPr>
      </w:pPr>
      <w:r>
        <w:rPr>
          <w:b/>
        </w:rPr>
        <w:t>“bees” (negative-to-positive)</w:t>
      </w:r>
    </w:p>
    <w:p w14:paraId="3877E635" w14:textId="77777777" w:rsidR="00DF407C" w:rsidRPr="00666113" w:rsidRDefault="00000000">
      <w:pPr>
        <w:rPr>
          <w:sz w:val="20"/>
          <w:szCs w:val="20"/>
        </w:rPr>
      </w:pPr>
      <w:r w:rsidRPr="00666113">
        <w:rPr>
          <w:sz w:val="20"/>
          <w:szCs w:val="20"/>
        </w:rPr>
        <w:t xml:space="preserve">Colony collapse disorder has been documented since 1869. Although its cause is still unidentified, its symptoms are manifest: a hive is abandoned by its bees, leaving behind the honey and the queen. It is currently speculated that colony collapse disorder is triggered by the interplay of multiple stressors, such as parasites, pesticides, and an inadequate diet. These rampant fears about colony collapse disorder concern one particular strain of bee that </w:t>
      </w:r>
      <w:r w:rsidRPr="00666113">
        <w:rPr>
          <w:sz w:val="20"/>
          <w:szCs w:val="20"/>
          <w:u w:val="single"/>
        </w:rPr>
        <w:t>prospers</w:t>
      </w:r>
      <w:r w:rsidRPr="00666113">
        <w:rPr>
          <w:sz w:val="20"/>
          <w:szCs w:val="20"/>
        </w:rPr>
        <w:t xml:space="preserve"> worldwide, on every continent.</w:t>
      </w:r>
    </w:p>
    <w:p w14:paraId="6AC747DB" w14:textId="77777777" w:rsidR="00DF407C" w:rsidRPr="00666113" w:rsidRDefault="00DF407C">
      <w:pPr>
        <w:rPr>
          <w:sz w:val="20"/>
          <w:szCs w:val="20"/>
        </w:rPr>
      </w:pPr>
    </w:p>
    <w:p w14:paraId="7A1C9D22" w14:textId="77777777" w:rsidR="00DF407C" w:rsidRPr="00666113" w:rsidRDefault="00000000">
      <w:pPr>
        <w:rPr>
          <w:sz w:val="20"/>
          <w:szCs w:val="20"/>
        </w:rPr>
      </w:pPr>
      <w:r w:rsidRPr="00666113">
        <w:rPr>
          <w:sz w:val="20"/>
          <w:szCs w:val="20"/>
        </w:rPr>
        <w:t>There are 20,000 known species of bee around the globe, of which eight make honey. Honey is produced from the nectar of flowers and is stored in honeycomb. A single beehive can generate more than 60 pounds of honey each year. This liquid confection is, of course, sweet and delicious, but it can also be employed for therapeutic purposes, especially as a topical antibiotic in herbal medicine.</w:t>
      </w:r>
    </w:p>
    <w:p w14:paraId="36C515DE" w14:textId="77777777" w:rsidR="00DF407C" w:rsidRDefault="00DF407C"/>
    <w:p w14:paraId="41E4AA82" w14:textId="77777777" w:rsidR="00DF407C" w:rsidRDefault="00000000">
      <w:pPr>
        <w:rPr>
          <w:b/>
        </w:rPr>
      </w:pPr>
      <w:r>
        <w:rPr>
          <w:b/>
        </w:rPr>
        <w:lastRenderedPageBreak/>
        <w:t>“broccoli” (positive-to-negative)</w:t>
      </w:r>
    </w:p>
    <w:p w14:paraId="7C6E144A" w14:textId="77777777" w:rsidR="00DF407C" w:rsidRPr="00666113" w:rsidRDefault="00000000">
      <w:pPr>
        <w:rPr>
          <w:sz w:val="20"/>
          <w:szCs w:val="20"/>
        </w:rPr>
      </w:pPr>
      <w:r w:rsidRPr="00666113">
        <w:rPr>
          <w:sz w:val="20"/>
          <w:szCs w:val="20"/>
        </w:rPr>
        <w:t>Broccoli is great for heart health. High in fiber and various vitamins, this tasty vegetable has been found to support the immune system with its antioxidant properties. It originated in the northern Mediterranean during the Roman Empire and was brought to North America in the 19th century.</w:t>
      </w:r>
    </w:p>
    <w:p w14:paraId="260D5DA2" w14:textId="77777777" w:rsidR="00DF407C" w:rsidRPr="00666113" w:rsidRDefault="00DF407C">
      <w:pPr>
        <w:rPr>
          <w:sz w:val="20"/>
          <w:szCs w:val="20"/>
        </w:rPr>
      </w:pPr>
    </w:p>
    <w:p w14:paraId="69CDE857" w14:textId="77777777" w:rsidR="00DF407C" w:rsidRPr="00666113" w:rsidRDefault="00000000">
      <w:pPr>
        <w:rPr>
          <w:sz w:val="20"/>
          <w:szCs w:val="20"/>
        </w:rPr>
      </w:pPr>
      <w:r w:rsidRPr="00666113">
        <w:rPr>
          <w:sz w:val="20"/>
          <w:szCs w:val="20"/>
        </w:rPr>
        <w:t xml:space="preserve">The broccoli family is very diverse, including cauliflower, Brussels sprouts, and kale. There are a variety of ways to cook broccoli and its delicious friends, such as stir frying and pickling. Some methods of preparation moderate the family’s </w:t>
      </w:r>
      <w:r w:rsidRPr="00666113">
        <w:rPr>
          <w:sz w:val="20"/>
          <w:szCs w:val="20"/>
          <w:u w:val="single"/>
        </w:rPr>
        <w:t>repulsive</w:t>
      </w:r>
      <w:r w:rsidRPr="00666113">
        <w:rPr>
          <w:sz w:val="20"/>
          <w:szCs w:val="20"/>
        </w:rPr>
        <w:t xml:space="preserve"> bitterness. That pungent and unpleasant flavor is most distinct in cabbage and horseradish. It is caused by sulfur-containing compounds that actually interfere with iodine absorption in the body. So, although these vegetables may curb your risk of cancer and heart disease, you should avoid consuming too much, especially if you suffer from an iodine deficiency or other thyroid problems. The thyroid is a gland; it uses iodine to make hormones that control your metabolism. Today, the widespread availability of iodized table [salt] counteracts iodine deficiencies.</w:t>
      </w:r>
    </w:p>
    <w:p w14:paraId="1B573F4E" w14:textId="77777777" w:rsidR="00DF407C" w:rsidRDefault="00DF407C"/>
    <w:p w14:paraId="7D2443D0" w14:textId="77777777" w:rsidR="00DF407C" w:rsidRDefault="00000000">
      <w:pPr>
        <w:rPr>
          <w:i/>
        </w:rPr>
      </w:pPr>
      <w:r>
        <w:rPr>
          <w:i/>
        </w:rPr>
        <w:t>(Note: The bracketed word was erroneously not included in the experiment. For this reason, the “broccoli” passage was excluded from all analyses.)</w:t>
      </w:r>
    </w:p>
    <w:p w14:paraId="734A7068" w14:textId="77777777" w:rsidR="00DF407C" w:rsidRDefault="00DF407C"/>
    <w:p w14:paraId="09C72AB7" w14:textId="77777777" w:rsidR="00DF407C" w:rsidRDefault="00000000">
      <w:pPr>
        <w:rPr>
          <w:b/>
        </w:rPr>
      </w:pPr>
      <w:r>
        <w:rPr>
          <w:b/>
        </w:rPr>
        <w:t>“caramel” (negative-to-positive)</w:t>
      </w:r>
    </w:p>
    <w:p w14:paraId="38BE555E" w14:textId="77777777" w:rsidR="00DF407C" w:rsidRPr="00666113" w:rsidRDefault="00000000">
      <w:pPr>
        <w:rPr>
          <w:sz w:val="20"/>
          <w:szCs w:val="20"/>
        </w:rPr>
      </w:pPr>
      <w:r w:rsidRPr="00666113">
        <w:rPr>
          <w:sz w:val="20"/>
          <w:szCs w:val="20"/>
        </w:rPr>
        <w:t xml:space="preserve">Making caramel is a risky undertaking. Particles of sucrose and glucose are heated until they brown, then combined with fat to yield a sticky, elastic substance. The primary dangers are splatter and seizing, both of which threaten the moment that cold fat hits scalding sucrose. If the boiling mixture touches skin, it adheres and burns the flesh. If the mixture seizes, you are left with clumps of hard, useless sugar. If nothing goes wrong, then the consequence of this difficult process is a </w:t>
      </w:r>
      <w:r w:rsidRPr="00666113">
        <w:rPr>
          <w:sz w:val="20"/>
          <w:szCs w:val="20"/>
          <w:u w:val="single"/>
        </w:rPr>
        <w:t>magical</w:t>
      </w:r>
      <w:r w:rsidRPr="00666113">
        <w:rPr>
          <w:sz w:val="20"/>
          <w:szCs w:val="20"/>
        </w:rPr>
        <w:t>, chewy confection.</w:t>
      </w:r>
    </w:p>
    <w:p w14:paraId="78DDDB66" w14:textId="77777777" w:rsidR="00DF407C" w:rsidRPr="00666113" w:rsidRDefault="00DF407C">
      <w:pPr>
        <w:rPr>
          <w:sz w:val="20"/>
          <w:szCs w:val="20"/>
        </w:rPr>
      </w:pPr>
    </w:p>
    <w:p w14:paraId="7236D99A" w14:textId="77777777" w:rsidR="00DF407C" w:rsidRPr="00666113" w:rsidRDefault="00000000">
      <w:pPr>
        <w:rPr>
          <w:sz w:val="20"/>
          <w:szCs w:val="20"/>
        </w:rPr>
      </w:pPr>
      <w:r w:rsidRPr="00666113">
        <w:rPr>
          <w:sz w:val="20"/>
          <w:szCs w:val="20"/>
        </w:rPr>
        <w:t>There are all kinds of caramels: crunchy brittles, jiggly flans, ice cream drizzles, and soft squares that simply melt on your tongue. A more recent trend in caramel is the addition of sea salt. First invented by a French pastry chef in 1977, salted caramel became a worldwide craze around 2008. Scientists have found that the combination of sugar, butter, and salt creates a reward cycle that makes you crave the candy even more after every bite.</w:t>
      </w:r>
    </w:p>
    <w:p w14:paraId="3D46EB65" w14:textId="77777777" w:rsidR="00DF407C" w:rsidRDefault="00DF407C"/>
    <w:p w14:paraId="64C164AB" w14:textId="77777777" w:rsidR="00DF407C" w:rsidRDefault="00000000">
      <w:pPr>
        <w:rPr>
          <w:b/>
        </w:rPr>
      </w:pPr>
      <w:r>
        <w:rPr>
          <w:b/>
        </w:rPr>
        <w:t>“cars” (negative-to-positive)</w:t>
      </w:r>
    </w:p>
    <w:p w14:paraId="6A3FF24C" w14:textId="77777777" w:rsidR="00DF407C" w:rsidRPr="00666113" w:rsidRDefault="00000000">
      <w:pPr>
        <w:rPr>
          <w:sz w:val="20"/>
          <w:szCs w:val="20"/>
        </w:rPr>
      </w:pPr>
      <w:r w:rsidRPr="00666113">
        <w:rPr>
          <w:sz w:val="20"/>
          <w:szCs w:val="20"/>
        </w:rPr>
        <w:t xml:space="preserve">Gasoline-engine cars were once loud, dangerous, and expensive. These disadvantages were conquered in the early twentieth century. The noise emitted by the exhaust of an internal combustion engine was suppressed by the muffler. The difficulty of hand-cranking was eliminated with the electric starter. And mass manufacturing by Henry Ford decreased the price. The electric automobile was all but forgotten. But as concerns intensified around pollution and the cost of fuel, the dependence on gasoline no longer struck consumers as such a </w:t>
      </w:r>
      <w:r w:rsidRPr="00666113">
        <w:rPr>
          <w:sz w:val="20"/>
          <w:szCs w:val="20"/>
          <w:u w:val="single"/>
        </w:rPr>
        <w:t>bargain</w:t>
      </w:r>
      <w:r w:rsidRPr="00666113">
        <w:rPr>
          <w:sz w:val="20"/>
          <w:szCs w:val="20"/>
        </w:rPr>
        <w:t>.</w:t>
      </w:r>
    </w:p>
    <w:p w14:paraId="323F4951" w14:textId="77777777" w:rsidR="00DF407C" w:rsidRPr="00666113" w:rsidRDefault="00DF407C">
      <w:pPr>
        <w:rPr>
          <w:sz w:val="20"/>
          <w:szCs w:val="20"/>
        </w:rPr>
      </w:pPr>
    </w:p>
    <w:p w14:paraId="40EC7DFF" w14:textId="77777777" w:rsidR="00DF407C" w:rsidRPr="00666113" w:rsidRDefault="00000000">
      <w:pPr>
        <w:rPr>
          <w:sz w:val="20"/>
          <w:szCs w:val="20"/>
        </w:rPr>
      </w:pPr>
      <w:r w:rsidRPr="00666113">
        <w:rPr>
          <w:sz w:val="20"/>
          <w:szCs w:val="20"/>
        </w:rPr>
        <w:t>And so began the rise of the modern market for electric vehicles. Quieter and more affordable to maintain, electric motors are especially desirable for their association with clean energy. In 2019, the seductive Tesla triumphed over the innovative Nissan Leaf as the top-selling electric car in the world. Historically, electric-power cars were the first automotive vehicles on the road. Although they were eclipsed for a century by the petroleum powertrain, they have made a powerful comeback.</w:t>
      </w:r>
    </w:p>
    <w:p w14:paraId="4BAA63BF" w14:textId="77777777" w:rsidR="00DF407C" w:rsidRDefault="00DF407C"/>
    <w:p w14:paraId="62C1747F" w14:textId="77777777" w:rsidR="00DF407C" w:rsidRDefault="00000000">
      <w:pPr>
        <w:rPr>
          <w:b/>
        </w:rPr>
      </w:pPr>
      <w:r>
        <w:rPr>
          <w:b/>
        </w:rPr>
        <w:t>“congo” (positive-to-negative)</w:t>
      </w:r>
    </w:p>
    <w:p w14:paraId="329F0B5F" w14:textId="77777777" w:rsidR="00DF407C" w:rsidRPr="00666113" w:rsidRDefault="00000000">
      <w:pPr>
        <w:rPr>
          <w:sz w:val="20"/>
          <w:szCs w:val="20"/>
        </w:rPr>
      </w:pPr>
      <w:r w:rsidRPr="00666113">
        <w:rPr>
          <w:sz w:val="20"/>
          <w:szCs w:val="20"/>
        </w:rPr>
        <w:t>Six percent of the Earth’s surface is blanketed in rainforest. From the temperate forests of the Pacific Northwest to the tropical Congo, these evergreen canopies are the longest-living ecosystems on the planet. They are also a refuge of diversity, serving as home to a wealth of plant and animal species.</w:t>
      </w:r>
    </w:p>
    <w:p w14:paraId="1A84102F" w14:textId="77777777" w:rsidR="00DF407C" w:rsidRPr="00666113" w:rsidRDefault="00DF407C">
      <w:pPr>
        <w:rPr>
          <w:sz w:val="20"/>
          <w:szCs w:val="20"/>
        </w:rPr>
      </w:pPr>
    </w:p>
    <w:p w14:paraId="576D984A" w14:textId="77777777" w:rsidR="00DF407C" w:rsidRPr="00666113" w:rsidRDefault="00000000">
      <w:pPr>
        <w:rPr>
          <w:sz w:val="20"/>
          <w:szCs w:val="20"/>
        </w:rPr>
      </w:pPr>
      <w:r w:rsidRPr="00666113">
        <w:rPr>
          <w:sz w:val="20"/>
          <w:szCs w:val="20"/>
        </w:rPr>
        <w:t xml:space="preserve">People have inhabited rainforests for thousands of years. Today, more than 75 million people live in the Congo Basin. These residents have witnessed as </w:t>
      </w:r>
      <w:r w:rsidRPr="00666113">
        <w:rPr>
          <w:sz w:val="20"/>
          <w:szCs w:val="20"/>
          <w:u w:val="single"/>
        </w:rPr>
        <w:t>tragedy</w:t>
      </w:r>
      <w:r w:rsidRPr="00666113">
        <w:rPr>
          <w:sz w:val="20"/>
          <w:szCs w:val="20"/>
        </w:rPr>
        <w:t xml:space="preserve"> unfolds, destroying the fragile woods they inhabit. Both industrial logging and slash-and-burn agriculture, where sections of trees are cut down and then burned to cultivate crops, have led to major deforestation in the region. Deforestation has made the area more accessible to commercial hunters, igniting a poaching epidemic that is killing off midsize animals faster than they can reproduce. And social unrest means that the dangers of ambush, kidnapping, and robbery remain high in some areas.</w:t>
      </w:r>
    </w:p>
    <w:p w14:paraId="22783816" w14:textId="77777777" w:rsidR="00DF407C" w:rsidRDefault="00DF407C"/>
    <w:p w14:paraId="790C585D" w14:textId="77777777" w:rsidR="00DF407C" w:rsidRDefault="00000000">
      <w:pPr>
        <w:rPr>
          <w:b/>
        </w:rPr>
      </w:pPr>
      <w:r>
        <w:rPr>
          <w:b/>
        </w:rPr>
        <w:t>“dams” (positive-to-negative)</w:t>
      </w:r>
    </w:p>
    <w:p w14:paraId="69A6E6B6" w14:textId="77777777" w:rsidR="00DF407C" w:rsidRPr="00666113" w:rsidRDefault="00000000">
      <w:pPr>
        <w:rPr>
          <w:sz w:val="20"/>
          <w:szCs w:val="20"/>
        </w:rPr>
      </w:pPr>
      <w:r w:rsidRPr="00666113">
        <w:rPr>
          <w:sz w:val="20"/>
          <w:szCs w:val="20"/>
        </w:rPr>
        <w:t>A dam is a gateway that is designed to direct the flow of water. The first known dam was built in Jordan over 5000 years ago. An important ambition in the construction of a dam is to provide sufficient water, both for drinking and for cultivating local farmland. In modern history, this water has also been employed for its hydropower capabilities and dams have become a significant generator of electricity. Humans build these structures, but so do beavers. Using tree branches and vegetation to form their quirky lodges, beavers create an infrastructure that contributes positively to local wetlands.</w:t>
      </w:r>
    </w:p>
    <w:p w14:paraId="42EDC8EE" w14:textId="77777777" w:rsidR="00DF407C" w:rsidRPr="00666113" w:rsidRDefault="00DF407C">
      <w:pPr>
        <w:rPr>
          <w:sz w:val="20"/>
          <w:szCs w:val="20"/>
        </w:rPr>
      </w:pPr>
    </w:p>
    <w:p w14:paraId="3742331F" w14:textId="77777777" w:rsidR="00DF407C" w:rsidRPr="00666113" w:rsidRDefault="00000000">
      <w:pPr>
        <w:rPr>
          <w:sz w:val="20"/>
          <w:szCs w:val="20"/>
        </w:rPr>
      </w:pPr>
      <w:r w:rsidRPr="00666113">
        <w:rPr>
          <w:sz w:val="20"/>
          <w:szCs w:val="20"/>
        </w:rPr>
        <w:t xml:space="preserve">Dams are an incredible invention. When they </w:t>
      </w:r>
      <w:r w:rsidRPr="00666113">
        <w:rPr>
          <w:sz w:val="20"/>
          <w:szCs w:val="20"/>
          <w:u w:val="single"/>
        </w:rPr>
        <w:t>fail</w:t>
      </w:r>
      <w:r w:rsidRPr="00666113">
        <w:rPr>
          <w:sz w:val="20"/>
          <w:szCs w:val="20"/>
        </w:rPr>
        <w:t>, the consequences can be catastrophic. Sudden flooding can lead to costly damage to buildings and even death in the nearby population. Failures are typically caused by a poor design leading to a structural breach. The risk of disastrous flooding is not the only downside to dams. New dams drastically degrade rivers, causing the loss of entire ecosystems and the endangered species who occupy them. For example, the Chinese river dolphin was forced into extinction in part due to construction of the Three Gorges Dam. It is not always apparent whether the benefits of dams are adequate to outweigh their destructive repercussions.</w:t>
      </w:r>
    </w:p>
    <w:p w14:paraId="01AFEBE1" w14:textId="77777777" w:rsidR="00DF407C" w:rsidRDefault="00DF407C"/>
    <w:p w14:paraId="54F8D261" w14:textId="77777777" w:rsidR="00DF407C" w:rsidRDefault="00000000">
      <w:pPr>
        <w:rPr>
          <w:b/>
        </w:rPr>
      </w:pPr>
      <w:r>
        <w:rPr>
          <w:b/>
        </w:rPr>
        <w:t>“dentist” (negative-to-positive)</w:t>
      </w:r>
    </w:p>
    <w:p w14:paraId="68ABC38E" w14:textId="77777777" w:rsidR="00DF407C" w:rsidRPr="00666113" w:rsidRDefault="00000000">
      <w:pPr>
        <w:rPr>
          <w:sz w:val="20"/>
          <w:szCs w:val="20"/>
        </w:rPr>
      </w:pPr>
      <w:r w:rsidRPr="00666113">
        <w:rPr>
          <w:sz w:val="20"/>
          <w:szCs w:val="20"/>
        </w:rPr>
        <w:t>Tooth decay and gum disease are infections that can increase your risk for diabetes and heart trouble. This is why regular dental appointments are critical. But some people are terrified of going to the dentist. This fear of drills, needles, and oral pain can cause those who suffer from it to avoid the dentist. Ironically, this only inflates the probability of cavities and other dental problems.</w:t>
      </w:r>
    </w:p>
    <w:p w14:paraId="207A1A25" w14:textId="77777777" w:rsidR="00DF407C" w:rsidRPr="00666113" w:rsidRDefault="00DF407C">
      <w:pPr>
        <w:rPr>
          <w:sz w:val="20"/>
          <w:szCs w:val="20"/>
        </w:rPr>
      </w:pPr>
    </w:p>
    <w:p w14:paraId="0749C514" w14:textId="77777777" w:rsidR="00DF407C" w:rsidRPr="00666113" w:rsidRDefault="00000000">
      <w:pPr>
        <w:rPr>
          <w:sz w:val="20"/>
          <w:szCs w:val="20"/>
        </w:rPr>
      </w:pPr>
      <w:r w:rsidRPr="00666113">
        <w:rPr>
          <w:sz w:val="20"/>
          <w:szCs w:val="20"/>
        </w:rPr>
        <w:t xml:space="preserve">Dentists need to have </w:t>
      </w:r>
      <w:r w:rsidRPr="00666113">
        <w:rPr>
          <w:sz w:val="20"/>
          <w:szCs w:val="20"/>
          <w:u w:val="single"/>
        </w:rPr>
        <w:t>compassion</w:t>
      </w:r>
      <w:r w:rsidRPr="00666113">
        <w:rPr>
          <w:sz w:val="20"/>
          <w:szCs w:val="20"/>
        </w:rPr>
        <w:t xml:space="preserve"> for all their patients. Have you ever noticed how friendly and talkative everyone is when you go in for your annual cleaning? While they shine up your pearly whites, they calm you with conversation. You always rise from the chair with minty fresh breath and exciting, new knowledge of your hygienist’s personal life. The American Dental Association recommends that you get your teeth cleaned at least once every year.</w:t>
      </w:r>
    </w:p>
    <w:p w14:paraId="341A3641" w14:textId="77777777" w:rsidR="00DF407C" w:rsidRDefault="00DF407C"/>
    <w:p w14:paraId="6CA038F9" w14:textId="77777777" w:rsidR="00DF407C" w:rsidRDefault="00000000">
      <w:pPr>
        <w:rPr>
          <w:b/>
        </w:rPr>
      </w:pPr>
      <w:r>
        <w:rPr>
          <w:b/>
        </w:rPr>
        <w:t>“depression” (negative-to-positive)</w:t>
      </w:r>
    </w:p>
    <w:p w14:paraId="59B68EBC" w14:textId="77777777" w:rsidR="00DF407C" w:rsidRPr="00666113" w:rsidRDefault="00000000">
      <w:pPr>
        <w:rPr>
          <w:sz w:val="20"/>
          <w:szCs w:val="20"/>
        </w:rPr>
      </w:pPr>
      <w:r w:rsidRPr="00666113">
        <w:rPr>
          <w:sz w:val="20"/>
          <w:szCs w:val="20"/>
        </w:rPr>
        <w:t>The Great Depression was a severe economic recession that had devastating, worldwide consequences. On October 29 of 1929, dubbed “Black Tuesday,” billions of dollars were lost and some investors were totally bankrupted. In the United States, unemployment shot up to 23%. It was especially hard on farmers in the Great Plains, who suffered a decline in crop prices and a punishing drought that crippled their economy. Herbert Hoover became president just before the crash and was long scorned for his refusal to involve the federal government in relief efforts.</w:t>
      </w:r>
    </w:p>
    <w:p w14:paraId="4B8E99E3" w14:textId="77777777" w:rsidR="00DF407C" w:rsidRPr="00666113" w:rsidRDefault="00DF407C">
      <w:pPr>
        <w:rPr>
          <w:sz w:val="20"/>
          <w:szCs w:val="20"/>
        </w:rPr>
      </w:pPr>
    </w:p>
    <w:p w14:paraId="38B28044" w14:textId="77777777" w:rsidR="00DF407C" w:rsidRPr="00666113" w:rsidRDefault="00000000">
      <w:pPr>
        <w:rPr>
          <w:sz w:val="20"/>
          <w:szCs w:val="20"/>
        </w:rPr>
      </w:pPr>
      <w:r w:rsidRPr="00666113">
        <w:rPr>
          <w:sz w:val="20"/>
          <w:szCs w:val="20"/>
        </w:rPr>
        <w:t xml:space="preserve">As the situation grew more dire across the country, the </w:t>
      </w:r>
      <w:r w:rsidRPr="00666113">
        <w:rPr>
          <w:sz w:val="20"/>
          <w:szCs w:val="20"/>
          <w:u w:val="single"/>
        </w:rPr>
        <w:t>talented</w:t>
      </w:r>
      <w:r w:rsidRPr="00666113">
        <w:rPr>
          <w:sz w:val="20"/>
          <w:szCs w:val="20"/>
        </w:rPr>
        <w:t xml:space="preserve"> Franklin Delano Roosevelt rose to power. He quickly launched a series of creative resolutions designed to provide economic relief and steer the country toward recovery. The most popular was the Civilian Conservation Corps, a volunteer program that </w:t>
      </w:r>
      <w:r w:rsidRPr="00666113">
        <w:rPr>
          <w:sz w:val="20"/>
          <w:szCs w:val="20"/>
        </w:rPr>
        <w:lastRenderedPageBreak/>
        <w:t>offered employment to young men and sought to improve national morale. CCC projects, such as building bridges and roads, focused on the preservation and improvement of the land and its natural resources. Two national parks – Big Bend and The Great Smoky Mountains – were almost completely built by CCC volunteers. The program successfully planted 3.5 billion trees and created 711 state parks.</w:t>
      </w:r>
    </w:p>
    <w:p w14:paraId="32EF92A3" w14:textId="77777777" w:rsidR="00DF407C" w:rsidRDefault="00DF407C"/>
    <w:p w14:paraId="2BD93A34" w14:textId="77777777" w:rsidR="00DF407C" w:rsidRDefault="00000000">
      <w:pPr>
        <w:rPr>
          <w:b/>
        </w:rPr>
      </w:pPr>
      <w:r>
        <w:rPr>
          <w:b/>
        </w:rPr>
        <w:t>“dogshow” (negative-to-positive)</w:t>
      </w:r>
    </w:p>
    <w:p w14:paraId="479A9F34" w14:textId="77777777" w:rsidR="00DF407C" w:rsidRPr="00666113" w:rsidRDefault="00000000">
      <w:pPr>
        <w:rPr>
          <w:sz w:val="20"/>
          <w:szCs w:val="20"/>
        </w:rPr>
      </w:pPr>
      <w:r w:rsidRPr="00666113">
        <w:rPr>
          <w:sz w:val="20"/>
          <w:szCs w:val="20"/>
        </w:rPr>
        <w:t>Dog shows, also called breed shows, are controversial. Some argue that they are detrimental to the welfare of the breed because, by selecting for shallow characteristics, they weaken genetics and engender abnormalities. This focus on the superficial, they contend, leads to disease, from which many competitors suffer. For example, pugs are bred with shortened skulls for the infamous squashed muzzle. But this distortion of the skull causes respiratory troubles and bulging eyeballs that are prone to injury.</w:t>
      </w:r>
    </w:p>
    <w:p w14:paraId="11DA5E38" w14:textId="77777777" w:rsidR="00DF407C" w:rsidRPr="00666113" w:rsidRDefault="00DF407C">
      <w:pPr>
        <w:rPr>
          <w:sz w:val="20"/>
          <w:szCs w:val="20"/>
        </w:rPr>
      </w:pPr>
    </w:p>
    <w:p w14:paraId="015D3309" w14:textId="77777777" w:rsidR="00DF407C" w:rsidRPr="00666113" w:rsidRDefault="00000000">
      <w:pPr>
        <w:rPr>
          <w:sz w:val="20"/>
          <w:szCs w:val="20"/>
        </w:rPr>
      </w:pPr>
      <w:r w:rsidRPr="00666113">
        <w:rPr>
          <w:sz w:val="20"/>
          <w:szCs w:val="20"/>
        </w:rPr>
        <w:t xml:space="preserve">At a show, contestants are judged not against each other but against the standards for their breed. Those that conform to these standards take the </w:t>
      </w:r>
      <w:r w:rsidRPr="00666113">
        <w:rPr>
          <w:sz w:val="20"/>
          <w:szCs w:val="20"/>
          <w:u w:val="single"/>
        </w:rPr>
        <w:t>prize</w:t>
      </w:r>
      <w:r w:rsidRPr="00666113">
        <w:rPr>
          <w:sz w:val="20"/>
          <w:szCs w:val="20"/>
        </w:rPr>
        <w:t>, which is simply a point toward a championship title. These points demonstrate that a particular puppy has been found to be a superior example of its breed. In theory, this indicates that the dog has an ideal appearance and is in excellent health. Breed standards often use terms like “alert,” “intelligent,” and “energetic” because the intent is to maintain the integrity of the breed. Pups are carefully groomed for shows and prance around the ring to show off their stellar physique. Show training is intense and requires lots of love and determination to teach a dog how to bring home the gold.</w:t>
      </w:r>
    </w:p>
    <w:p w14:paraId="6F7B8595" w14:textId="77777777" w:rsidR="00DF407C" w:rsidRDefault="00DF407C"/>
    <w:p w14:paraId="70C09080" w14:textId="77777777" w:rsidR="00DF407C" w:rsidRDefault="00000000">
      <w:pPr>
        <w:rPr>
          <w:b/>
        </w:rPr>
      </w:pPr>
      <w:r>
        <w:rPr>
          <w:b/>
        </w:rPr>
        <w:t>“dolphins” (positive-to-negative)</w:t>
      </w:r>
    </w:p>
    <w:p w14:paraId="26746F1E" w14:textId="77777777" w:rsidR="00DF407C" w:rsidRPr="00666113" w:rsidRDefault="00000000">
      <w:pPr>
        <w:rPr>
          <w:sz w:val="20"/>
          <w:szCs w:val="20"/>
        </w:rPr>
      </w:pPr>
      <w:r w:rsidRPr="00666113">
        <w:rPr>
          <w:sz w:val="20"/>
          <w:szCs w:val="20"/>
        </w:rPr>
        <w:t>Dolphins are intelligent sea creatures who mostly prefer warmer, tropical waters. A thick layer of blubber helps with buoyancy and serves to streamline their flexible bodies. They have excellent hearing, which is adapted for both air and water. Sociable and playful, dolphins live in pods of up to a dozen individuals. In Greek mythology, dolphins were esteemed as the helpers of humankind. Seeing dolphins swimming in the wake of a ship was considered a good omen by the Ancient Greeks and many ancient coins pictured a young man riding on the back of a dolphin.</w:t>
      </w:r>
    </w:p>
    <w:p w14:paraId="5BD7AC09" w14:textId="77777777" w:rsidR="00DF407C" w:rsidRPr="00666113" w:rsidRDefault="00DF407C">
      <w:pPr>
        <w:rPr>
          <w:sz w:val="20"/>
          <w:szCs w:val="20"/>
        </w:rPr>
      </w:pPr>
    </w:p>
    <w:p w14:paraId="7BEFC2D0" w14:textId="77777777" w:rsidR="00DF407C" w:rsidRPr="00666113" w:rsidRDefault="00000000">
      <w:pPr>
        <w:rPr>
          <w:sz w:val="20"/>
          <w:szCs w:val="20"/>
        </w:rPr>
      </w:pPr>
      <w:r w:rsidRPr="00666113">
        <w:rPr>
          <w:sz w:val="20"/>
          <w:szCs w:val="20"/>
        </w:rPr>
        <w:t xml:space="preserve">Over the past several decades, the </w:t>
      </w:r>
      <w:r w:rsidRPr="00666113">
        <w:rPr>
          <w:sz w:val="20"/>
          <w:szCs w:val="20"/>
          <w:u w:val="single"/>
        </w:rPr>
        <w:t>devastating</w:t>
      </w:r>
      <w:r w:rsidRPr="00666113">
        <w:rPr>
          <w:sz w:val="20"/>
          <w:szCs w:val="20"/>
        </w:rPr>
        <w:t xml:space="preserve"> decline in the dolphin population has been the cause of grave alarm. This precipitous drop has been provoked by many factors, particularly noise pollution. Noise pollution refers to the underwater sounds of boat traffic, torpedo testing, and offshore drilling. All this unnatural noise is very stressful to dolphins. It interferes with how they navigate and can even prove fatal: in some cases, dolphins rush to the surface to avoid all the racket. Surfacing too hastily can cause decompression sickness, an illness induced by dissolved nitrogen in the body and which can lead to paralysis and death.</w:t>
      </w:r>
    </w:p>
    <w:p w14:paraId="381194D5" w14:textId="77777777" w:rsidR="00DF407C" w:rsidRDefault="00DF407C"/>
    <w:p w14:paraId="15877F2E" w14:textId="77777777" w:rsidR="00DF407C" w:rsidRDefault="00000000">
      <w:pPr>
        <w:rPr>
          <w:b/>
        </w:rPr>
      </w:pPr>
      <w:r>
        <w:rPr>
          <w:b/>
        </w:rPr>
        <w:t>“flying” (positive-to-negative)</w:t>
      </w:r>
    </w:p>
    <w:p w14:paraId="0A26CC59" w14:textId="77777777" w:rsidR="00DF407C" w:rsidRPr="00666113" w:rsidRDefault="00000000">
      <w:pPr>
        <w:rPr>
          <w:sz w:val="20"/>
          <w:szCs w:val="20"/>
        </w:rPr>
      </w:pPr>
      <w:r w:rsidRPr="00666113">
        <w:rPr>
          <w:sz w:val="20"/>
          <w:szCs w:val="20"/>
        </w:rPr>
        <w:t xml:space="preserve">Air travel today is very efficient, carrying jetsetters from one side of the globe to the other in a matter of hours. In the Sixties, however, traveling by airplane was a glamorous affair. Passengers got dressed up, the in-flight hospitality was luxurious, and everyone had lots of legroom. During this Golden Age of flying, champagne flowed freely at the bar and the guests were served lobster. It was like a cocktail party in the sky. With no one </w:t>
      </w:r>
      <w:r w:rsidRPr="00666113">
        <w:rPr>
          <w:sz w:val="20"/>
          <w:szCs w:val="20"/>
          <w:u w:val="single"/>
        </w:rPr>
        <w:t>puking</w:t>
      </w:r>
      <w:r w:rsidRPr="00666113">
        <w:rPr>
          <w:sz w:val="20"/>
          <w:szCs w:val="20"/>
        </w:rPr>
        <w:t xml:space="preserve"> in the seat next to you or hogging the armrest.</w:t>
      </w:r>
    </w:p>
    <w:p w14:paraId="0D7A347F" w14:textId="77777777" w:rsidR="00DF407C" w:rsidRPr="00666113" w:rsidRDefault="00DF407C">
      <w:pPr>
        <w:rPr>
          <w:sz w:val="20"/>
          <w:szCs w:val="20"/>
        </w:rPr>
      </w:pPr>
    </w:p>
    <w:p w14:paraId="243CAE86" w14:textId="77777777" w:rsidR="00DF407C" w:rsidRPr="00666113" w:rsidRDefault="00000000">
      <w:pPr>
        <w:rPr>
          <w:sz w:val="20"/>
          <w:szCs w:val="20"/>
        </w:rPr>
      </w:pPr>
      <w:r w:rsidRPr="00666113">
        <w:rPr>
          <w:sz w:val="20"/>
          <w:szCs w:val="20"/>
        </w:rPr>
        <w:t>In the Seventies, deregulation triggered pricing wars that caused service levels to plummet. Under the strain of fierce competition, airlines were forced to shove more bodies into each flight and to cram more flights into each day. Airports became hectic and airplanes cramped. Now, any minor disruption to the schedule causes insufferable delays and the entire ordeal is a relentless assault on one’s patience.</w:t>
      </w:r>
    </w:p>
    <w:p w14:paraId="470021F9" w14:textId="77777777" w:rsidR="00DF407C" w:rsidRDefault="00DF407C"/>
    <w:p w14:paraId="6B241862" w14:textId="77777777" w:rsidR="00DF407C" w:rsidRDefault="00000000">
      <w:pPr>
        <w:rPr>
          <w:b/>
        </w:rPr>
      </w:pPr>
      <w:r>
        <w:rPr>
          <w:b/>
        </w:rPr>
        <w:t>“grizzly” (negative-to-positive)</w:t>
      </w:r>
    </w:p>
    <w:p w14:paraId="62C85A04" w14:textId="77777777" w:rsidR="00DF407C" w:rsidRPr="00666113" w:rsidRDefault="00000000">
      <w:pPr>
        <w:rPr>
          <w:sz w:val="20"/>
          <w:szCs w:val="20"/>
        </w:rPr>
      </w:pPr>
      <w:r w:rsidRPr="00666113">
        <w:rPr>
          <w:sz w:val="20"/>
          <w:szCs w:val="20"/>
        </w:rPr>
        <w:t>The grizzly is a subspecies of the brown bear, notorious for its aggressive tendencies. Weighing over four hundred pounds, grizzlies use their formidable size to frighten opponents. If size fails to terrify, their long claws and fearsome bite can inflict considerable damage. Their claws are four inches long and the grizzly jaw is strong enough to crack a bowling ball.</w:t>
      </w:r>
    </w:p>
    <w:p w14:paraId="3B323361" w14:textId="77777777" w:rsidR="00DF407C" w:rsidRPr="00666113" w:rsidRDefault="00DF407C">
      <w:pPr>
        <w:rPr>
          <w:sz w:val="20"/>
          <w:szCs w:val="20"/>
        </w:rPr>
      </w:pPr>
    </w:p>
    <w:p w14:paraId="0FE9E79C" w14:textId="77777777" w:rsidR="00DF407C" w:rsidRPr="00666113" w:rsidRDefault="00000000">
      <w:pPr>
        <w:rPr>
          <w:sz w:val="20"/>
          <w:szCs w:val="20"/>
        </w:rPr>
      </w:pPr>
      <w:r w:rsidRPr="00666113">
        <w:rPr>
          <w:sz w:val="20"/>
          <w:szCs w:val="20"/>
        </w:rPr>
        <w:t xml:space="preserve">With a varied diet, the grizzly has a reputation for hunting in </w:t>
      </w:r>
      <w:r w:rsidRPr="00666113">
        <w:rPr>
          <w:sz w:val="20"/>
          <w:szCs w:val="20"/>
          <w:u w:val="single"/>
        </w:rPr>
        <w:t>waterfalls</w:t>
      </w:r>
      <w:r w:rsidRPr="00666113">
        <w:rPr>
          <w:sz w:val="20"/>
          <w:szCs w:val="20"/>
        </w:rPr>
        <w:t>. Salmon jump these changes in elevation and bears are excellent fishermen. The rise of ecotourism has made bear-watching a fashionable activity and the skill of the bear in salmon fishing is a consistent favorite. Salmon are rich in the nutrients that are needed to prepare for hibernation, especially for females. Mother bears give birth to cubs in their winter dens and their autumn meals must provide them with enough strength until the spring.</w:t>
      </w:r>
    </w:p>
    <w:p w14:paraId="1B66F735" w14:textId="77777777" w:rsidR="00DF407C" w:rsidRDefault="00DF407C"/>
    <w:p w14:paraId="5826742F" w14:textId="77777777" w:rsidR="00DF407C" w:rsidRDefault="00000000">
      <w:pPr>
        <w:rPr>
          <w:b/>
        </w:rPr>
      </w:pPr>
      <w:r>
        <w:rPr>
          <w:b/>
        </w:rPr>
        <w:t>“icefishing” (positive-to-negative)</w:t>
      </w:r>
    </w:p>
    <w:p w14:paraId="5644174C" w14:textId="77777777" w:rsidR="00DF407C" w:rsidRPr="00666113" w:rsidRDefault="00000000">
      <w:pPr>
        <w:rPr>
          <w:sz w:val="20"/>
          <w:szCs w:val="20"/>
        </w:rPr>
      </w:pPr>
      <w:r w:rsidRPr="00666113">
        <w:rPr>
          <w:sz w:val="20"/>
          <w:szCs w:val="20"/>
        </w:rPr>
        <w:t>Even on frozen lakes and rivers, anglers can catch all kinds of interesting and edible fish. Before selecting a desirable location, these intrepid fishermen confirm that the ice is strong enough with a handy rhyme: “Thick and blue, tried and true.” This ensures that the ice is safe to walk on.</w:t>
      </w:r>
    </w:p>
    <w:p w14:paraId="0D3EB1DA" w14:textId="77777777" w:rsidR="00DF407C" w:rsidRPr="00666113" w:rsidRDefault="00DF407C">
      <w:pPr>
        <w:rPr>
          <w:sz w:val="20"/>
          <w:szCs w:val="20"/>
        </w:rPr>
      </w:pPr>
    </w:p>
    <w:p w14:paraId="3939B99C" w14:textId="77777777" w:rsidR="00DF407C" w:rsidRPr="00666113" w:rsidRDefault="00000000">
      <w:pPr>
        <w:rPr>
          <w:sz w:val="20"/>
          <w:szCs w:val="20"/>
        </w:rPr>
      </w:pPr>
      <w:r w:rsidRPr="00666113">
        <w:rPr>
          <w:sz w:val="20"/>
          <w:szCs w:val="20"/>
        </w:rPr>
        <w:t xml:space="preserve">Ice fishing is an inexpensive sport as you only need a handful of tools and a warm set of clothes to spend several enjoyable hours fishing without </w:t>
      </w:r>
      <w:r w:rsidRPr="00666113">
        <w:rPr>
          <w:sz w:val="20"/>
          <w:szCs w:val="20"/>
          <w:u w:val="single"/>
        </w:rPr>
        <w:t>frostbite</w:t>
      </w:r>
      <w:r w:rsidRPr="00666113">
        <w:rPr>
          <w:sz w:val="20"/>
          <w:szCs w:val="20"/>
        </w:rPr>
        <w:t>. With a saw or chisel, you drill a hole in the ice; alternately, you cut through it with an axe. Next you must remove the slush. Some anglers just drop in a hook and line, and wait. Others linger over the hole, on the lookout for a target, ready to plunge a spear into the frigid brine. In some places, the ice is dotted with shanties because anglers have constructed narrow shacks to stave off the cold.</w:t>
      </w:r>
    </w:p>
    <w:p w14:paraId="76925F19" w14:textId="77777777" w:rsidR="00DF407C" w:rsidRDefault="00DF407C"/>
    <w:p w14:paraId="68574295" w14:textId="77777777" w:rsidR="00DF407C" w:rsidRDefault="00000000">
      <w:pPr>
        <w:rPr>
          <w:b/>
        </w:rPr>
      </w:pPr>
      <w:r>
        <w:rPr>
          <w:b/>
        </w:rPr>
        <w:t>“mantis” (negative-to-positive)</w:t>
      </w:r>
    </w:p>
    <w:p w14:paraId="76A23BBF" w14:textId="77777777" w:rsidR="00DF407C" w:rsidRPr="00666113" w:rsidRDefault="00000000">
      <w:pPr>
        <w:rPr>
          <w:sz w:val="20"/>
          <w:szCs w:val="20"/>
        </w:rPr>
      </w:pPr>
      <w:r w:rsidRPr="00666113">
        <w:rPr>
          <w:sz w:val="20"/>
          <w:szCs w:val="20"/>
        </w:rPr>
        <w:t>The mantis shrimp is a puny but aggressive crustacean who works alone and leaves its solitary burrow merely to hunt. There are two categories of mantis shrimp. “Spearers” have pointy, barbed forelimbs that they use to stab and snag their prey. “Smashers” bludgeon their victims with an oversized, club-like appendage. This terrifying weapon strikes at the same velocity as a gunshot; it is so fast that it makes bubbles in the water around the unfortunate adversary. The mantis shrimp’s poor victim is hit twice: first by the claw and then by the shockwave, either of which is deadly.</w:t>
      </w:r>
    </w:p>
    <w:p w14:paraId="48DB04A0" w14:textId="77777777" w:rsidR="00DF407C" w:rsidRPr="00666113" w:rsidRDefault="00DF407C">
      <w:pPr>
        <w:rPr>
          <w:sz w:val="20"/>
          <w:szCs w:val="20"/>
        </w:rPr>
      </w:pPr>
    </w:p>
    <w:p w14:paraId="154D39E1" w14:textId="77777777" w:rsidR="00DF407C" w:rsidRPr="00666113" w:rsidRDefault="00000000">
      <w:pPr>
        <w:rPr>
          <w:sz w:val="20"/>
          <w:szCs w:val="20"/>
        </w:rPr>
      </w:pPr>
      <w:r w:rsidRPr="00666113">
        <w:rPr>
          <w:sz w:val="20"/>
          <w:szCs w:val="20"/>
        </w:rPr>
        <w:t xml:space="preserve">The need to dominate in close-range combat may be the origin of the most </w:t>
      </w:r>
      <w:r w:rsidRPr="00666113">
        <w:rPr>
          <w:sz w:val="20"/>
          <w:szCs w:val="20"/>
          <w:u w:val="single"/>
        </w:rPr>
        <w:t>amazing</w:t>
      </w:r>
      <w:r w:rsidRPr="00666113">
        <w:rPr>
          <w:sz w:val="20"/>
          <w:szCs w:val="20"/>
        </w:rPr>
        <w:t xml:space="preserve"> and elaborate visual system ever discovered. Two eyeballs are mounted on stalks and move independently of each other; each eyeball also has its own trinocular vision. Together, these visual advantages provide the mantis shrimp with excellent depth perception. What’s more, some species of mantis shrimp have 16 types of photoreceptor cells, giving them the power to perceive an immense rainbow of color, from deep ultraviolet to far red. Many mantis shrimp are brightly colored themselves, such as the attractive and prized peacock mantis. These crustaceans use color like a special language during mating rituals, actively illuminating themselves in vibrant, fluorescent colors that only other mantis shrimp can see.</w:t>
      </w:r>
    </w:p>
    <w:p w14:paraId="4EB238B7" w14:textId="77777777" w:rsidR="00DF407C" w:rsidRDefault="00DF407C"/>
    <w:p w14:paraId="2636A55D" w14:textId="77777777" w:rsidR="00DF407C" w:rsidRDefault="00000000">
      <w:pPr>
        <w:rPr>
          <w:b/>
        </w:rPr>
      </w:pPr>
      <w:r>
        <w:rPr>
          <w:b/>
        </w:rPr>
        <w:t>“realty” (positive-to-negative)</w:t>
      </w:r>
    </w:p>
    <w:p w14:paraId="1972B54F" w14:textId="77777777" w:rsidR="00DF407C" w:rsidRPr="00666113" w:rsidRDefault="00000000">
      <w:pPr>
        <w:rPr>
          <w:sz w:val="20"/>
          <w:szCs w:val="20"/>
        </w:rPr>
      </w:pPr>
      <w:r w:rsidRPr="00666113">
        <w:rPr>
          <w:sz w:val="20"/>
          <w:szCs w:val="20"/>
        </w:rPr>
        <w:t>Buying a home is an exciting endeavor. Although it is a major financial commitment, it offers the opportunity to build your credit and grow your equity for the long-term. Selecting the right real estate agent is crucial since this person will advocate on your behalf during the negotiation process. You also want to secure a low interest rate.</w:t>
      </w:r>
    </w:p>
    <w:p w14:paraId="60A246FA" w14:textId="77777777" w:rsidR="00DF407C" w:rsidRPr="00666113" w:rsidRDefault="00DF407C">
      <w:pPr>
        <w:rPr>
          <w:sz w:val="20"/>
          <w:szCs w:val="20"/>
        </w:rPr>
      </w:pPr>
    </w:p>
    <w:p w14:paraId="4C89D643" w14:textId="77777777" w:rsidR="00DF407C" w:rsidRPr="00666113" w:rsidRDefault="00000000">
      <w:pPr>
        <w:rPr>
          <w:sz w:val="20"/>
          <w:szCs w:val="20"/>
        </w:rPr>
      </w:pPr>
      <w:r w:rsidRPr="00666113">
        <w:rPr>
          <w:sz w:val="20"/>
          <w:szCs w:val="20"/>
        </w:rPr>
        <w:lastRenderedPageBreak/>
        <w:t xml:space="preserve">In a hot market, it is important to know what you can afford so that your home-buying adventure sidesteps </w:t>
      </w:r>
      <w:r w:rsidRPr="00666113">
        <w:rPr>
          <w:sz w:val="20"/>
          <w:szCs w:val="20"/>
          <w:u w:val="single"/>
        </w:rPr>
        <w:t>foreclosure</w:t>
      </w:r>
      <w:r w:rsidRPr="00666113">
        <w:rPr>
          <w:sz w:val="20"/>
          <w:szCs w:val="20"/>
        </w:rPr>
        <w:t>. If you overextend yourself, you may fall behind on your monthly loan payments. Don’t forget that you don’t just have a mortgage to pay, you also have taxes and insurance, not to mention the cost of upkeep and any necessary repairs. Debt can make some people anxious, so budget appropriately. Ultimately, the stress of managing a mortgage is not so different from that of being a tenant. Just now the landlord is you.</w:t>
      </w:r>
    </w:p>
    <w:p w14:paraId="5EEDA254" w14:textId="77777777" w:rsidR="00DF407C" w:rsidRDefault="00DF407C"/>
    <w:p w14:paraId="5D79501F" w14:textId="77777777" w:rsidR="00DF407C" w:rsidRDefault="00000000">
      <w:pPr>
        <w:rPr>
          <w:b/>
        </w:rPr>
      </w:pPr>
      <w:r>
        <w:rPr>
          <w:b/>
        </w:rPr>
        <w:t>“skunkowl” (positive-to-negative)</w:t>
      </w:r>
    </w:p>
    <w:p w14:paraId="1203ACC7" w14:textId="77777777" w:rsidR="00DF407C" w:rsidRPr="00666113" w:rsidRDefault="00000000">
      <w:pPr>
        <w:rPr>
          <w:sz w:val="20"/>
          <w:szCs w:val="20"/>
        </w:rPr>
      </w:pPr>
      <w:r w:rsidRPr="00666113">
        <w:rPr>
          <w:sz w:val="20"/>
          <w:szCs w:val="20"/>
        </w:rPr>
        <w:t xml:space="preserve">The great horned owl is a nocturnal bird native to the Americas. It is easily recognized by its tufted feather “horns,” called plumicorns, and its large, yellow eyes. A symbol of strength, courage, and beauty, the great horned owl has an unmistakable hoot, four to five syllables in length. Special feathers allow it to fly soundlessly through the twilight as it skillfully seeks its next meal, often a rabbit or a hare. A surprising </w:t>
      </w:r>
      <w:r w:rsidRPr="00666113">
        <w:rPr>
          <w:sz w:val="20"/>
          <w:szCs w:val="20"/>
          <w:u w:val="single"/>
        </w:rPr>
        <w:t>victim</w:t>
      </w:r>
      <w:r w:rsidRPr="00666113">
        <w:rPr>
          <w:sz w:val="20"/>
          <w:szCs w:val="20"/>
        </w:rPr>
        <w:t xml:space="preserve"> of this formidable predator is the skunk. </w:t>
      </w:r>
    </w:p>
    <w:p w14:paraId="3207F6E8" w14:textId="77777777" w:rsidR="00DF407C" w:rsidRPr="00666113" w:rsidRDefault="00DF407C">
      <w:pPr>
        <w:rPr>
          <w:sz w:val="20"/>
          <w:szCs w:val="20"/>
        </w:rPr>
      </w:pPr>
    </w:p>
    <w:p w14:paraId="7697E6FD" w14:textId="77777777" w:rsidR="00DF407C" w:rsidRPr="00666113" w:rsidRDefault="00000000">
      <w:pPr>
        <w:rPr>
          <w:sz w:val="20"/>
          <w:szCs w:val="20"/>
        </w:rPr>
      </w:pPr>
      <w:r w:rsidRPr="00666113">
        <w:rPr>
          <w:sz w:val="20"/>
          <w:szCs w:val="20"/>
        </w:rPr>
        <w:t>The skunk advertises its smelly defense with warning stripes down its back. If provoked, it sprays a foul liquid that can cause temporary blindness in its careless and unfortunate adversary. The odor has been described as a combination of musk, garlic, burning sulfur, and sewer gas. This stinky weapon is so revolting that the skunk has very few predators, making the owl a notable exception.</w:t>
      </w:r>
    </w:p>
    <w:p w14:paraId="3C856767" w14:textId="77777777" w:rsidR="00DF407C" w:rsidRDefault="00DF407C"/>
    <w:p w14:paraId="64DCBF0B" w14:textId="77777777" w:rsidR="00DF407C" w:rsidRDefault="00000000">
      <w:pPr>
        <w:rPr>
          <w:b/>
        </w:rPr>
      </w:pPr>
      <w:r>
        <w:rPr>
          <w:b/>
        </w:rPr>
        <w:t>“sun” (negative-to-positive)</w:t>
      </w:r>
    </w:p>
    <w:p w14:paraId="039A0708" w14:textId="77777777" w:rsidR="00DF407C" w:rsidRPr="00666113" w:rsidRDefault="00000000">
      <w:pPr>
        <w:rPr>
          <w:sz w:val="20"/>
          <w:szCs w:val="20"/>
        </w:rPr>
      </w:pPr>
      <w:r w:rsidRPr="00666113">
        <w:rPr>
          <w:sz w:val="20"/>
          <w:szCs w:val="20"/>
        </w:rPr>
        <w:t>Lumens measure light emission. The human eyeball is unable to stare at anything discharging too many lumens, which is why a partial solar eclipse is so hazardous and deceptive. The parts of the Sun not obstructed by the Moon are just as blinding as they are on a typical day. In the blackout, the pupil dilates and each exposed cell on the retina is assaulted by rays of light. This literal “sunburn” causes lesions, inflicting irreversible damage.</w:t>
      </w:r>
    </w:p>
    <w:p w14:paraId="470C5EF3" w14:textId="77777777" w:rsidR="00DF407C" w:rsidRPr="00666113" w:rsidRDefault="00DF407C">
      <w:pPr>
        <w:rPr>
          <w:sz w:val="20"/>
          <w:szCs w:val="20"/>
        </w:rPr>
      </w:pPr>
    </w:p>
    <w:p w14:paraId="40A36E16" w14:textId="77777777" w:rsidR="00DF407C" w:rsidRPr="00666113" w:rsidRDefault="00000000">
      <w:pPr>
        <w:rPr>
          <w:sz w:val="20"/>
          <w:szCs w:val="20"/>
        </w:rPr>
      </w:pPr>
      <w:r w:rsidRPr="00666113">
        <w:rPr>
          <w:sz w:val="20"/>
          <w:szCs w:val="20"/>
        </w:rPr>
        <w:t xml:space="preserve">Dangerous and destructive, </w:t>
      </w:r>
      <w:r w:rsidRPr="00666113">
        <w:rPr>
          <w:sz w:val="20"/>
          <w:szCs w:val="20"/>
          <w:u w:val="single"/>
        </w:rPr>
        <w:t>sunshine</w:t>
      </w:r>
      <w:r w:rsidRPr="00666113">
        <w:rPr>
          <w:sz w:val="20"/>
          <w:szCs w:val="20"/>
        </w:rPr>
        <w:t xml:space="preserve"> is still the most important source of energy for life on Earth. The Sun fuses 600 million tons of hydrogen into helium every second and radiates that energy as sunlight. Solar power technology transforms this energy into a renewable source of electricity. The first solar thermal power station was built in Egypt in 1913 and the largest solar power plant in the world today glimmers in the Californian desert. Rooftop solar panels empower individuals to harness the power of the Sun.</w:t>
      </w:r>
    </w:p>
    <w:p w14:paraId="58C32BB7" w14:textId="77777777" w:rsidR="00DF407C" w:rsidRDefault="00DF407C"/>
    <w:p w14:paraId="5270F0A2" w14:textId="77777777" w:rsidR="00DF407C" w:rsidRDefault="00000000">
      <w:pPr>
        <w:rPr>
          <w:b/>
        </w:rPr>
      </w:pPr>
      <w:r>
        <w:rPr>
          <w:b/>
        </w:rPr>
        <w:t>“vegas” (negative-to-positive)</w:t>
      </w:r>
    </w:p>
    <w:p w14:paraId="51CC58EF" w14:textId="77777777" w:rsidR="00DF407C" w:rsidRPr="00666113" w:rsidRDefault="00000000">
      <w:pPr>
        <w:rPr>
          <w:sz w:val="20"/>
          <w:szCs w:val="20"/>
        </w:rPr>
      </w:pPr>
      <w:r w:rsidRPr="00666113">
        <w:rPr>
          <w:sz w:val="20"/>
          <w:szCs w:val="20"/>
        </w:rPr>
        <w:t>Las Vegas was founded in the early twentieth century, but 1931 was the critical year in its urban development. The fledgling metropolis legalized casino gambling and dropped the minimum residency for divorce to six weeks. That year also marked the start of construction on the nearby Hoover Dam and the influx of laborers enabled Vegas to avoid catastrophe during the Depression. In the Fifties, before testing moved underground, nuclear weapons were detonated only 65 miles from downtown.</w:t>
      </w:r>
    </w:p>
    <w:p w14:paraId="277C99C0" w14:textId="77777777" w:rsidR="00DF407C" w:rsidRPr="00666113" w:rsidRDefault="00DF407C">
      <w:pPr>
        <w:rPr>
          <w:sz w:val="20"/>
          <w:szCs w:val="20"/>
        </w:rPr>
      </w:pPr>
    </w:p>
    <w:p w14:paraId="7C55F0F0" w14:textId="3107AFD1" w:rsidR="00DF407C" w:rsidRDefault="00000000" w:rsidP="00666113">
      <w:r w:rsidRPr="00666113">
        <w:rPr>
          <w:sz w:val="20"/>
          <w:szCs w:val="20"/>
        </w:rPr>
        <w:t xml:space="preserve">Known as “Sin City,” Vegas has long been infamous for vice and varied illicit pursuits. </w:t>
      </w:r>
      <w:r w:rsidRPr="00666113">
        <w:rPr>
          <w:sz w:val="20"/>
          <w:szCs w:val="20"/>
          <w:u w:val="single"/>
        </w:rPr>
        <w:t>Pleasure</w:t>
      </w:r>
      <w:r w:rsidRPr="00666113">
        <w:rPr>
          <w:sz w:val="20"/>
          <w:szCs w:val="20"/>
        </w:rPr>
        <w:t xml:space="preserve"> and entertainment have made the city’s reputation, and it has been popular for its lavish hotels and celebrity performances since the Forties. But it was first famous for the abundant wild grasses and natural spring water available in this beautiful desert valley. Named “The Meadows” by Spanish explorers, Vegas was a “resort” town before any were built with neon. Travelers could refuel in the valley on their journey westward. Today, Vegas is its own destination, made easy to schedule with its average of 310 sunny days each year.</w:t>
      </w:r>
    </w:p>
    <w:p w14:paraId="08092452" w14:textId="77777777" w:rsidR="00DF407C" w:rsidRDefault="00DF407C"/>
    <w:sectPr w:rsidR="00DF407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975C8"/>
    <w:rsid w:val="000C604A"/>
    <w:rsid w:val="001122EF"/>
    <w:rsid w:val="001963D2"/>
    <w:rsid w:val="001E40C0"/>
    <w:rsid w:val="001F53AA"/>
    <w:rsid w:val="00282E25"/>
    <w:rsid w:val="00292363"/>
    <w:rsid w:val="002E2A20"/>
    <w:rsid w:val="00365F2C"/>
    <w:rsid w:val="00394B6C"/>
    <w:rsid w:val="004C31F3"/>
    <w:rsid w:val="004F5A97"/>
    <w:rsid w:val="004F6664"/>
    <w:rsid w:val="00547915"/>
    <w:rsid w:val="00574338"/>
    <w:rsid w:val="00591A16"/>
    <w:rsid w:val="005E7320"/>
    <w:rsid w:val="005F6695"/>
    <w:rsid w:val="00666113"/>
    <w:rsid w:val="0069241C"/>
    <w:rsid w:val="006D6FBA"/>
    <w:rsid w:val="007A1B0A"/>
    <w:rsid w:val="008A2116"/>
    <w:rsid w:val="008D7E5B"/>
    <w:rsid w:val="009F5B10"/>
    <w:rsid w:val="00A12DEB"/>
    <w:rsid w:val="00A269DF"/>
    <w:rsid w:val="00A649C1"/>
    <w:rsid w:val="00A719D1"/>
    <w:rsid w:val="00B82CBF"/>
    <w:rsid w:val="00BC376B"/>
    <w:rsid w:val="00BE0850"/>
    <w:rsid w:val="00C26D50"/>
    <w:rsid w:val="00C7563F"/>
    <w:rsid w:val="00C870AC"/>
    <w:rsid w:val="00C93D93"/>
    <w:rsid w:val="00DF407C"/>
    <w:rsid w:val="00DF599E"/>
    <w:rsid w:val="00E06EED"/>
    <w:rsid w:val="00E07D5E"/>
    <w:rsid w:val="00EB7619"/>
    <w:rsid w:val="00F14489"/>
    <w:rsid w:val="00FB2A9E"/>
    <w:rsid w:val="00FC2B35"/>
    <w:rsid w:val="00FE7368"/>
    <w:rsid w:val="00FF15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7064332"/>
  <w15:docId w15:val="{42E7DAAD-11FC-CB49-AAC6-B81CE2CEC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28"/>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24</Pages>
  <Words>53714</Words>
  <Characters>306174</Characters>
  <Application>Microsoft Office Word</Application>
  <DocSecurity>0</DocSecurity>
  <Lines>2551</Lines>
  <Paragraphs>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ss Alexander</cp:lastModifiedBy>
  <cp:revision>42</cp:revision>
  <dcterms:created xsi:type="dcterms:W3CDTF">2022-11-25T16:36:00Z</dcterms:created>
  <dcterms:modified xsi:type="dcterms:W3CDTF">2022-11-25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pC8nRRP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